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3FCC06" w14:textId="54383CE2" w:rsidR="00BB30E4" w:rsidRPr="00E20F99" w:rsidRDefault="00BB30E4" w:rsidP="002F3731">
      <w:pPr>
        <w:spacing w:line="480" w:lineRule="auto"/>
        <w:jc w:val="center"/>
        <w:outlineLvl w:val="0"/>
        <w:rPr>
          <w:rFonts w:ascii="Times New Roman" w:hAnsi="Times New Roman" w:cs="Times New Roman"/>
          <w:b/>
          <w:sz w:val="28"/>
          <w:lang w:val="en-GB"/>
        </w:rPr>
      </w:pPr>
      <w:r w:rsidRPr="00E20F99">
        <w:rPr>
          <w:rFonts w:ascii="Times New Roman" w:hAnsi="Times New Roman" w:cs="Times New Roman"/>
          <w:b/>
          <w:sz w:val="28"/>
          <w:lang w:val="en-GB"/>
        </w:rPr>
        <w:t>SUPPLEMENTARY INFORMATION</w:t>
      </w:r>
    </w:p>
    <w:p w14:paraId="3693DFE3" w14:textId="77777777" w:rsidR="00BB30E4" w:rsidRPr="00E20F99" w:rsidRDefault="00BB30E4" w:rsidP="006D223F">
      <w:pPr>
        <w:spacing w:line="480" w:lineRule="auto"/>
        <w:jc w:val="both"/>
        <w:rPr>
          <w:rFonts w:ascii="Times New Roman" w:hAnsi="Times New Roman" w:cs="Times New Roman"/>
          <w:b/>
          <w:lang w:val="en-GB"/>
        </w:rPr>
      </w:pPr>
    </w:p>
    <w:p w14:paraId="0ED3B3A1" w14:textId="77777777" w:rsidR="00E97772" w:rsidRPr="00E20F99" w:rsidRDefault="00E97772" w:rsidP="002F3731">
      <w:pPr>
        <w:spacing w:line="480" w:lineRule="auto"/>
        <w:jc w:val="both"/>
        <w:outlineLvl w:val="0"/>
        <w:rPr>
          <w:rFonts w:ascii="Times New Roman" w:hAnsi="Times New Roman" w:cs="Times New Roman"/>
          <w:b/>
          <w:lang w:val="en-GB"/>
        </w:rPr>
      </w:pPr>
      <w:r w:rsidRPr="00E20F99">
        <w:rPr>
          <w:rFonts w:ascii="Times New Roman" w:hAnsi="Times New Roman" w:cs="Times New Roman"/>
          <w:b/>
          <w:lang w:val="en-GB"/>
        </w:rPr>
        <w:t>Supplement for Materials and Methods</w:t>
      </w:r>
    </w:p>
    <w:p w14:paraId="53B03920" w14:textId="6EE10283" w:rsidR="0018192F" w:rsidRPr="00E20F99" w:rsidRDefault="0018192F" w:rsidP="0018192F">
      <w:pPr>
        <w:spacing w:line="480" w:lineRule="auto"/>
        <w:jc w:val="both"/>
        <w:outlineLvl w:val="0"/>
        <w:rPr>
          <w:rFonts w:ascii="Times New Roman" w:hAnsi="Times New Roman" w:cs="Times New Roman"/>
          <w:i/>
          <w:iCs/>
          <w:lang w:val="en-GB"/>
        </w:rPr>
      </w:pPr>
      <w:r w:rsidRPr="00E20F99">
        <w:rPr>
          <w:rFonts w:ascii="Times New Roman" w:hAnsi="Times New Roman" w:cs="Times New Roman"/>
          <w:i/>
          <w:iCs/>
          <w:lang w:val="en-GB"/>
        </w:rPr>
        <w:t>Oil-Red-O staining</w:t>
      </w:r>
    </w:p>
    <w:p w14:paraId="492A4204" w14:textId="77777777" w:rsidR="008D6801" w:rsidRPr="00E20F99" w:rsidRDefault="008D6801" w:rsidP="0018192F">
      <w:pPr>
        <w:spacing w:line="480" w:lineRule="auto"/>
        <w:jc w:val="both"/>
        <w:outlineLvl w:val="0"/>
        <w:rPr>
          <w:rFonts w:ascii="Times New Roman" w:hAnsi="Times New Roman" w:cs="Times New Roman"/>
          <w:i/>
          <w:iCs/>
          <w:lang w:val="en-GB"/>
        </w:rPr>
      </w:pPr>
    </w:p>
    <w:p w14:paraId="04FA4AE8" w14:textId="77777777" w:rsidR="004472B7" w:rsidRPr="00E20F99" w:rsidRDefault="004472B7" w:rsidP="004472B7">
      <w:pPr>
        <w:spacing w:line="480" w:lineRule="auto"/>
        <w:jc w:val="both"/>
        <w:rPr>
          <w:rFonts w:ascii="Times New Roman" w:hAnsi="Times New Roman" w:cs="Times New Roman"/>
          <w:lang w:val="en-GB"/>
        </w:rPr>
      </w:pPr>
      <w:r w:rsidRPr="00E20F99">
        <w:rPr>
          <w:rFonts w:ascii="Times New Roman" w:hAnsi="Times New Roman" w:cs="Times New Roman"/>
          <w:bCs/>
          <w:lang w:val="en-GB"/>
        </w:rPr>
        <w:t xml:space="preserve">Anonymised </w:t>
      </w:r>
      <w:r w:rsidRPr="00E20F99">
        <w:rPr>
          <w:rFonts w:ascii="Times New Roman" w:hAnsi="Times New Roman" w:cs="Times New Roman"/>
          <w:lang w:val="en-GB"/>
        </w:rPr>
        <w:t>frozen skin biopsies were sectioned and fixed in 4% Paraformaldehyde (Sigma-Aldrich, Dorset, UK) for 10 min. Slides were placed in 100% Propylene Glycol (Amresco, Solon, OH, USA) for 1 min, followed by a rinse with distilled water. The sections were stained with 0,7% Oil Red O (Sigma-Aldrich) solution for 7 minutes than rinsed with 85% Propylene Glycol solution. A counter staining for nuclei was done with methylene green. Finally, the slides were covered using Mount Quick Aqueous mounting medium (Bio Optica Milano, Italy).</w:t>
      </w:r>
    </w:p>
    <w:p w14:paraId="6B27F79D" w14:textId="77777777" w:rsidR="000D4E42" w:rsidRPr="00E20F99" w:rsidRDefault="000D4E42" w:rsidP="0018192F">
      <w:pPr>
        <w:spacing w:line="480" w:lineRule="auto"/>
        <w:jc w:val="both"/>
        <w:outlineLvl w:val="0"/>
        <w:rPr>
          <w:rFonts w:ascii="Times New Roman" w:hAnsi="Times New Roman" w:cs="Times New Roman"/>
          <w:i/>
          <w:iCs/>
          <w:lang w:val="en-GB"/>
        </w:rPr>
      </w:pPr>
    </w:p>
    <w:p w14:paraId="4791ECED" w14:textId="77777777" w:rsidR="000E0D17" w:rsidRPr="00E20F99" w:rsidRDefault="000E0D17" w:rsidP="000E0D17">
      <w:pPr>
        <w:spacing w:line="480" w:lineRule="auto"/>
        <w:jc w:val="both"/>
        <w:outlineLvl w:val="0"/>
        <w:rPr>
          <w:rFonts w:ascii="Times New Roman" w:hAnsi="Times New Roman" w:cs="Times New Roman"/>
          <w:i/>
          <w:iCs/>
          <w:lang w:val="en-GB"/>
        </w:rPr>
      </w:pPr>
      <w:r w:rsidRPr="00E20F99">
        <w:rPr>
          <w:rFonts w:ascii="Times New Roman" w:hAnsi="Times New Roman" w:cs="Times New Roman"/>
          <w:i/>
          <w:iCs/>
          <w:lang w:val="en-GB"/>
        </w:rPr>
        <w:t>Raman spectroscopy</w:t>
      </w:r>
    </w:p>
    <w:p w14:paraId="2D361D24" w14:textId="77777777" w:rsidR="000E0D17" w:rsidRPr="00E20F99" w:rsidRDefault="000E0D17" w:rsidP="000E0D17">
      <w:pPr>
        <w:spacing w:line="480" w:lineRule="auto"/>
        <w:jc w:val="both"/>
        <w:outlineLvl w:val="0"/>
        <w:rPr>
          <w:rFonts w:ascii="Times New Roman" w:hAnsi="Times New Roman" w:cs="Times New Roman"/>
          <w:i/>
          <w:iCs/>
          <w:highlight w:val="yellow"/>
          <w:lang w:val="en-GB"/>
        </w:rPr>
      </w:pPr>
    </w:p>
    <w:p w14:paraId="325EF9C5" w14:textId="6B1DF6BA" w:rsidR="00D453E1" w:rsidRPr="00E20F99" w:rsidRDefault="00D453E1" w:rsidP="00D453E1">
      <w:pPr>
        <w:spacing w:line="480" w:lineRule="auto"/>
        <w:jc w:val="both"/>
        <w:rPr>
          <w:rFonts w:ascii="Times New Roman" w:hAnsi="Times New Roman" w:cs="Times New Roman"/>
          <w:iCs/>
          <w:lang w:val="en-GB"/>
        </w:rPr>
      </w:pPr>
      <w:r w:rsidRPr="00E20F99">
        <w:rPr>
          <w:rFonts w:ascii="Times New Roman" w:hAnsi="Times New Roman" w:cs="Times New Roman"/>
          <w:lang w:val="en-GB"/>
        </w:rPr>
        <w:t>Skin biopsies were obtained from abdominal reconstruction surgery. Approximately 1 cm</w:t>
      </w:r>
      <w:r w:rsidRPr="00E20F99">
        <w:rPr>
          <w:rFonts w:ascii="Times New Roman" w:hAnsi="Times New Roman" w:cs="Times New Roman"/>
          <w:vertAlign w:val="superscript"/>
          <w:lang w:val="en-GB"/>
        </w:rPr>
        <w:t>2</w:t>
      </w:r>
      <w:r w:rsidRPr="00E20F99">
        <w:rPr>
          <w:rFonts w:ascii="Times New Roman" w:hAnsi="Times New Roman" w:cs="Times New Roman"/>
          <w:lang w:val="en-GB"/>
        </w:rPr>
        <w:t xml:space="preserve"> skin samples were treated with either </w:t>
      </w:r>
      <w:r w:rsidRPr="00E20F99">
        <w:rPr>
          <w:rFonts w:ascii="Times New Roman" w:hAnsi="Times New Roman" w:cs="Times New Roman"/>
          <w:iCs/>
          <w:lang w:val="en-GB"/>
        </w:rPr>
        <w:t>squalene, linoleic-, oleic-, palmitic- or stearic acid on 4 mL volume Franz diffusion cells using phosphate buffer saline solution to avoid skin drying. In all cases the treatment duration was 24</w:t>
      </w:r>
      <w:r w:rsidR="00636DE9">
        <w:rPr>
          <w:rFonts w:ascii="Times New Roman" w:hAnsi="Times New Roman" w:cs="Times New Roman"/>
          <w:iCs/>
          <w:lang w:val="en-GB"/>
        </w:rPr>
        <w:t xml:space="preserve"> </w:t>
      </w:r>
      <w:r w:rsidRPr="00E20F99">
        <w:rPr>
          <w:rFonts w:ascii="Times New Roman" w:hAnsi="Times New Roman" w:cs="Times New Roman"/>
          <w:iCs/>
          <w:lang w:val="en-GB"/>
        </w:rPr>
        <w:t>h and the treated area was 66.5 mm</w:t>
      </w:r>
      <w:r w:rsidRPr="00E20F99">
        <w:rPr>
          <w:rFonts w:ascii="Times New Roman" w:hAnsi="Times New Roman" w:cs="Times New Roman"/>
          <w:iCs/>
          <w:vertAlign w:val="superscript"/>
          <w:lang w:val="en-GB"/>
        </w:rPr>
        <w:t>2</w:t>
      </w:r>
      <w:r w:rsidRPr="00E20F99">
        <w:rPr>
          <w:rFonts w:ascii="Times New Roman" w:hAnsi="Times New Roman" w:cs="Times New Roman"/>
          <w:iCs/>
          <w:lang w:val="en-GB"/>
        </w:rPr>
        <w:t>. Tissue samples of the treated areas were frozen and sectioned onto aluminium coated slides. Raman spectra of each section were obtained with a DXR Raman microscope (Thermo Fisher Scientific, Waltham, MA, USA) equipped with a 532nm diode laser. Instrument operation and the evaluation of measurements were done by the OMNIC Dispersive Raman 8.2 software (Thermo Fisher Scientific). In all mapping measurements 24 spectra were collected, the spectral resolution was approximately 2 cm</w:t>
      </w:r>
      <w:r w:rsidRPr="00E20F99">
        <w:rPr>
          <w:rFonts w:ascii="Times New Roman" w:hAnsi="Times New Roman" w:cs="Times New Roman"/>
          <w:iCs/>
          <w:vertAlign w:val="superscript"/>
          <w:lang w:val="en-GB"/>
        </w:rPr>
        <w:t>-1</w:t>
      </w:r>
      <w:r w:rsidRPr="00E20F99">
        <w:rPr>
          <w:rFonts w:ascii="Times New Roman" w:hAnsi="Times New Roman" w:cs="Times New Roman"/>
          <w:iCs/>
          <w:lang w:val="en-GB"/>
        </w:rPr>
        <w:t>, and the spectral window ranged from 200 to 3200 cm</w:t>
      </w:r>
      <w:r w:rsidRPr="00E20F99">
        <w:rPr>
          <w:rFonts w:ascii="Times New Roman" w:hAnsi="Times New Roman" w:cs="Times New Roman"/>
          <w:iCs/>
          <w:vertAlign w:val="superscript"/>
          <w:lang w:val="en-GB"/>
        </w:rPr>
        <w:t>-1</w:t>
      </w:r>
      <w:r w:rsidRPr="00E20F99">
        <w:rPr>
          <w:rFonts w:ascii="Times New Roman" w:hAnsi="Times New Roman" w:cs="Times New Roman"/>
          <w:iCs/>
          <w:lang w:val="en-GB"/>
        </w:rPr>
        <w:t xml:space="preserve">. The individual </w:t>
      </w:r>
      <w:r w:rsidRPr="00E20F99">
        <w:rPr>
          <w:rFonts w:ascii="Times New Roman" w:hAnsi="Times New Roman" w:cs="Times New Roman"/>
          <w:iCs/>
          <w:lang w:val="en-GB"/>
        </w:rPr>
        <w:lastRenderedPageBreak/>
        <w:t>spectra of each fatty acid were used as a reference when comparing the treated vs untreated samples.</w:t>
      </w:r>
    </w:p>
    <w:p w14:paraId="02ED8E6D" w14:textId="77777777" w:rsidR="002A207A" w:rsidRPr="00E20F99" w:rsidRDefault="002A207A" w:rsidP="00F94B8F">
      <w:pPr>
        <w:spacing w:line="480" w:lineRule="auto"/>
        <w:jc w:val="both"/>
        <w:rPr>
          <w:rFonts w:ascii="Times New Roman" w:hAnsi="Times New Roman" w:cs="Times New Roman"/>
          <w:i/>
          <w:iCs/>
          <w:lang w:val="en-GB"/>
        </w:rPr>
      </w:pPr>
    </w:p>
    <w:p w14:paraId="2E4CFECD" w14:textId="5D19D129" w:rsidR="00E97772" w:rsidRPr="00E20F99" w:rsidRDefault="00E97772" w:rsidP="002F3731">
      <w:pPr>
        <w:spacing w:line="480" w:lineRule="auto"/>
        <w:jc w:val="both"/>
        <w:outlineLvl w:val="0"/>
        <w:rPr>
          <w:rFonts w:ascii="Times New Roman" w:hAnsi="Times New Roman" w:cs="Times New Roman"/>
          <w:i/>
          <w:iCs/>
          <w:lang w:val="en-GB"/>
        </w:rPr>
      </w:pPr>
      <w:r w:rsidRPr="00E20F99">
        <w:rPr>
          <w:rFonts w:ascii="Times New Roman" w:hAnsi="Times New Roman" w:cs="Times New Roman"/>
          <w:i/>
          <w:iCs/>
          <w:lang w:val="en-GB"/>
        </w:rPr>
        <w:t>SZ95</w:t>
      </w:r>
      <w:r w:rsidR="00D0668A" w:rsidRPr="00E20F99">
        <w:rPr>
          <w:rFonts w:ascii="Times New Roman" w:hAnsi="Times New Roman" w:cs="Times New Roman"/>
          <w:i/>
          <w:iCs/>
          <w:lang w:val="en-GB"/>
        </w:rPr>
        <w:t xml:space="preserve"> sebocyte cell culture and</w:t>
      </w:r>
      <w:r w:rsidRPr="00E20F99">
        <w:rPr>
          <w:rFonts w:ascii="Times New Roman" w:hAnsi="Times New Roman" w:cs="Times New Roman"/>
          <w:i/>
          <w:iCs/>
          <w:lang w:val="en-GB"/>
        </w:rPr>
        <w:t xml:space="preserve"> treatment</w:t>
      </w:r>
    </w:p>
    <w:p w14:paraId="5AD7C6C7" w14:textId="77777777" w:rsidR="00E97772" w:rsidRPr="00E20F99" w:rsidRDefault="00E97772" w:rsidP="00F94B8F">
      <w:pPr>
        <w:spacing w:line="480" w:lineRule="auto"/>
        <w:jc w:val="both"/>
        <w:rPr>
          <w:rFonts w:ascii="Times New Roman" w:hAnsi="Times New Roman" w:cs="Times New Roman"/>
          <w:lang w:val="en-GB"/>
        </w:rPr>
      </w:pPr>
    </w:p>
    <w:p w14:paraId="22F1A500" w14:textId="6BD83621" w:rsidR="00E97772" w:rsidRPr="00E20F99" w:rsidRDefault="00E97772" w:rsidP="00F94B8F">
      <w:pPr>
        <w:spacing w:line="480" w:lineRule="auto"/>
        <w:jc w:val="both"/>
        <w:rPr>
          <w:rFonts w:ascii="Times New Roman" w:hAnsi="Times New Roman" w:cs="Times New Roman"/>
          <w:lang w:val="en-GB"/>
        </w:rPr>
      </w:pPr>
      <w:r w:rsidRPr="00E20F99">
        <w:rPr>
          <w:rFonts w:ascii="Times New Roman" w:hAnsi="Times New Roman" w:cs="Times New Roman"/>
          <w:lang w:val="en-GB"/>
        </w:rPr>
        <w:t xml:space="preserve">The immortalized human sebaceous gland cell line SZ95 </w:t>
      </w:r>
      <w:r w:rsidR="00F04524" w:rsidRPr="00E20F99">
        <w:rPr>
          <w:rFonts w:ascii="Times New Roman" w:hAnsi="Times New Roman" w:cs="Times New Roman"/>
          <w:lang w:val="en-GB"/>
        </w:rPr>
        <w:fldChar w:fldCharType="begin"/>
      </w:r>
      <w:r w:rsidR="00F04524" w:rsidRPr="00E20F99">
        <w:rPr>
          <w:rFonts w:ascii="Times New Roman" w:hAnsi="Times New Roman" w:cs="Times New Roman"/>
          <w:lang w:val="en-GB"/>
        </w:rPr>
        <w:instrText xml:space="preserve"> ADDIN EN.CITE &lt;EndNote&gt;&lt;Cite&gt;&lt;Author&gt;Zouboulis&lt;/Author&gt;&lt;Year&gt;1999&lt;/Year&gt;&lt;RecNum&gt;4&lt;/RecNum&gt;&lt;DisplayText&gt;(1)&lt;/DisplayText&gt;&lt;record&gt;&lt;rec-number&gt;4&lt;/rec-number&gt;&lt;foreign-keys&gt;&lt;key app="EN" db-id="9pxsea2t7axesaedppzvv0s0xtftvva5z9xe"&gt;4&lt;/key&gt;&lt;/foreign-keys&gt;&lt;ref-type name="Journal Article"&gt;17&lt;/ref-type&gt;&lt;contributors&gt;&lt;authors&gt;&lt;author&gt;Zouboulis, C. C.&lt;/author&gt;&lt;author&gt;Seltmann, H.&lt;/author&gt;&lt;author&gt;Neitzel, H.&lt;/author&gt;&lt;author&gt;Orfanos, C. E.&lt;/author&gt;&lt;/authors&gt;&lt;/contributors&gt;&lt;auth-address&gt;Department of Dermatology, University Medical Center Benjamin Franklin, The Free University of Berlin, Germany. zoubbere@zedat.fu-berlin.de&lt;/auth-address&gt;&lt;titles&gt;&lt;title&gt;Establishment and characterization of an immortalized human sebaceous gland cell line (SZ95)&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1011-20&lt;/pages&gt;&lt;volume&gt;113&lt;/volume&gt;&lt;number&gt;6&lt;/number&gt;&lt;edition&gt;1999/12/14&lt;/edition&gt;&lt;keywords&gt;&lt;keyword&gt;Antigens, Polyomavirus Transforming/analysis/genetics/physiology&lt;/keyword&gt;&lt;keyword&gt;Cell Division&lt;/keyword&gt;&lt;keyword&gt;Cell Line&lt;/keyword&gt;&lt;keyword&gt;Chromosome Aberrations&lt;/keyword&gt;&lt;keyword&gt;Humans&lt;/keyword&gt;&lt;keyword&gt;Lipids/analysis&lt;/keyword&gt;&lt;keyword&gt;Phenotype&lt;/keyword&gt;&lt;keyword&gt;Sebaceous Glands/chemistry/*cytology&lt;/keyword&gt;&lt;keyword&gt;Simian virus 40/immunology&lt;/keyword&gt;&lt;keyword&gt;Transfection&lt;/keyword&gt;&lt;/keywords&gt;&lt;dates&gt;&lt;year&gt;1999&lt;/year&gt;&lt;pub-dates&gt;&lt;date&gt;Dec&lt;/date&gt;&lt;/pub-dates&gt;&lt;/dates&gt;&lt;isbn&gt;0022-202X (Print)&amp;#xD;0022-202x&lt;/isbn&gt;&lt;accession-num&gt;10594745&lt;/accession-num&gt;&lt;urls&gt;&lt;/urls&gt;&lt;electronic-resource-num&gt;10.1046/j.1523-1747.1999.00771.x&lt;/electronic-resource-num&gt;&lt;remote-database-provider&gt;Nlm&lt;/remote-database-provider&gt;&lt;language&gt;eng&lt;/language&gt;&lt;/record&gt;&lt;/Cite&gt;&lt;/EndNote&gt;</w:instrText>
      </w:r>
      <w:r w:rsidR="00F04524" w:rsidRPr="00E20F99">
        <w:rPr>
          <w:rFonts w:ascii="Times New Roman" w:hAnsi="Times New Roman" w:cs="Times New Roman"/>
          <w:lang w:val="en-GB"/>
        </w:rPr>
        <w:fldChar w:fldCharType="separate"/>
      </w:r>
      <w:r w:rsidR="00F04524" w:rsidRPr="00E20F99">
        <w:rPr>
          <w:rFonts w:ascii="Times New Roman" w:hAnsi="Times New Roman" w:cs="Times New Roman"/>
          <w:noProof/>
          <w:lang w:val="en-GB"/>
        </w:rPr>
        <w:t>(</w:t>
      </w:r>
      <w:hyperlink w:anchor="_ENREF_1" w:tooltip="Zouboulis, 1999 #4" w:history="1">
        <w:r w:rsidR="00F04524" w:rsidRPr="00E20F99">
          <w:rPr>
            <w:rFonts w:ascii="Times New Roman" w:hAnsi="Times New Roman" w:cs="Times New Roman"/>
            <w:noProof/>
            <w:lang w:val="en-GB"/>
          </w:rPr>
          <w:t>1</w:t>
        </w:r>
      </w:hyperlink>
      <w:r w:rsidR="00F04524" w:rsidRPr="00E20F99">
        <w:rPr>
          <w:rFonts w:ascii="Times New Roman" w:hAnsi="Times New Roman" w:cs="Times New Roman"/>
          <w:noProof/>
          <w:lang w:val="en-GB"/>
        </w:rPr>
        <w:t>)</w:t>
      </w:r>
      <w:r w:rsidR="00F04524" w:rsidRPr="00E20F99">
        <w:rPr>
          <w:rFonts w:ascii="Times New Roman" w:hAnsi="Times New Roman" w:cs="Times New Roman"/>
          <w:lang w:val="en-GB"/>
        </w:rPr>
        <w:fldChar w:fldCharType="end"/>
      </w:r>
      <w:r w:rsidRPr="00E20F99">
        <w:rPr>
          <w:rFonts w:ascii="Times New Roman" w:hAnsi="Times New Roman" w:cs="Times New Roman"/>
          <w:lang w:val="en-GB"/>
        </w:rPr>
        <w:t xml:space="preserve"> was cultured at 37°C in a humidified atmosphere containing 5% (v/v) CO</w:t>
      </w:r>
      <w:r w:rsidRPr="00E20F99">
        <w:rPr>
          <w:rFonts w:ascii="Times New Roman" w:hAnsi="Times New Roman" w:cs="Times New Roman"/>
          <w:vertAlign w:val="subscript"/>
          <w:lang w:val="en-GB"/>
        </w:rPr>
        <w:t>2</w:t>
      </w:r>
      <w:r w:rsidRPr="00E20F99">
        <w:rPr>
          <w:rFonts w:ascii="Times New Roman" w:hAnsi="Times New Roman" w:cs="Times New Roman"/>
          <w:lang w:val="en-GB"/>
        </w:rPr>
        <w:t>, in Sebomed medium (Biochrom, Berlin, Germany) supplemented with 10% Fetal Bovine Serum (FBS, Biowest, Rue de la Caille, France), 1 mM CaCl</w:t>
      </w:r>
      <w:r w:rsidRPr="00E20F99">
        <w:rPr>
          <w:rFonts w:ascii="Times New Roman" w:hAnsi="Times New Roman" w:cs="Times New Roman"/>
          <w:vertAlign w:val="subscript"/>
          <w:lang w:val="en-GB"/>
        </w:rPr>
        <w:t xml:space="preserve">2 </w:t>
      </w:r>
      <w:r w:rsidRPr="00E20F99">
        <w:rPr>
          <w:rFonts w:ascii="Times New Roman" w:hAnsi="Times New Roman" w:cs="Times New Roman"/>
          <w:lang w:val="en-GB"/>
        </w:rPr>
        <w:t>solution, 1% penicillin/streptomycin (Sigma-Aldrich, Dorset, UK) and 5 µg/ml Epidermal Growth Factor (EGF) (Sigma-Aldrich). Cells were kept in culture until reaching approximately 80% confluence. Prior to supernatant collection the used medium was replaced with Sebomed medium containing 0.5% FBS, 1 mM CaCl</w:t>
      </w:r>
      <w:r w:rsidRPr="00E20F99">
        <w:rPr>
          <w:rFonts w:ascii="Times New Roman" w:hAnsi="Times New Roman" w:cs="Times New Roman"/>
          <w:vertAlign w:val="subscript"/>
          <w:lang w:val="en-GB"/>
        </w:rPr>
        <w:t xml:space="preserve">2 </w:t>
      </w:r>
      <w:r w:rsidRPr="00E20F99">
        <w:rPr>
          <w:rFonts w:ascii="Times New Roman" w:hAnsi="Times New Roman" w:cs="Times New Roman"/>
          <w:lang w:val="en-GB"/>
        </w:rPr>
        <w:t>solution, with or without 1% penicillin/streptomycin, lacking EGF. 24</w:t>
      </w:r>
      <w:r w:rsidR="00636DE9">
        <w:rPr>
          <w:rFonts w:ascii="Times New Roman" w:hAnsi="Times New Roman" w:cs="Times New Roman"/>
          <w:lang w:val="en-GB"/>
        </w:rPr>
        <w:t xml:space="preserve"> </w:t>
      </w:r>
      <w:r w:rsidRPr="00E20F99">
        <w:rPr>
          <w:rFonts w:ascii="Times New Roman" w:hAnsi="Times New Roman" w:cs="Times New Roman"/>
          <w:lang w:val="en-GB"/>
        </w:rPr>
        <w:t xml:space="preserve">h supernatant </w:t>
      </w:r>
      <w:r w:rsidR="003C11FA" w:rsidRPr="00E20F99">
        <w:rPr>
          <w:rFonts w:ascii="Times New Roman" w:hAnsi="Times New Roman" w:cs="Times New Roman"/>
          <w:lang w:val="en-GB"/>
        </w:rPr>
        <w:t>was</w:t>
      </w:r>
      <w:r w:rsidRPr="00E20F99">
        <w:rPr>
          <w:rFonts w:ascii="Times New Roman" w:hAnsi="Times New Roman" w:cs="Times New Roman"/>
          <w:lang w:val="en-GB"/>
        </w:rPr>
        <w:t xml:space="preserve"> collected and filtered using 0.2 µm syringe filters (Sarstedt, Nümbrecht, Germany) and used for experiments.</w:t>
      </w:r>
      <w:r w:rsidR="00D71DFC" w:rsidRPr="00E20F99">
        <w:rPr>
          <w:rFonts w:ascii="Times New Roman" w:hAnsi="Times New Roman" w:cs="Times New Roman"/>
          <w:lang w:val="en-GB"/>
        </w:rPr>
        <w:t xml:space="preserve"> In each </w:t>
      </w:r>
      <w:r w:rsidR="00583BC8" w:rsidRPr="00E20F99">
        <w:rPr>
          <w:rFonts w:ascii="Times New Roman" w:hAnsi="Times New Roman" w:cs="Times New Roman"/>
          <w:lang w:val="en-GB"/>
        </w:rPr>
        <w:t xml:space="preserve">in vitro </w:t>
      </w:r>
      <w:r w:rsidR="00D71DFC" w:rsidRPr="00E20F99">
        <w:rPr>
          <w:rFonts w:ascii="Times New Roman" w:hAnsi="Times New Roman" w:cs="Times New Roman"/>
          <w:lang w:val="en-GB"/>
        </w:rPr>
        <w:t>experiment Sebomed medium containing 0.5% FBS, 1 mM CaCl</w:t>
      </w:r>
      <w:r w:rsidR="00D71DFC" w:rsidRPr="00E20F99">
        <w:rPr>
          <w:rFonts w:ascii="Times New Roman" w:hAnsi="Times New Roman" w:cs="Times New Roman"/>
          <w:vertAlign w:val="subscript"/>
          <w:lang w:val="en-GB"/>
        </w:rPr>
        <w:t xml:space="preserve">2 </w:t>
      </w:r>
      <w:r w:rsidR="00D71DFC" w:rsidRPr="00E20F99">
        <w:rPr>
          <w:rFonts w:ascii="Times New Roman" w:hAnsi="Times New Roman" w:cs="Times New Roman"/>
          <w:lang w:val="en-GB"/>
        </w:rPr>
        <w:t>solution, with or without 1% penicillin/streptomycin, lacking EGF was used as a control treatment of monocytes or macrophages.</w:t>
      </w:r>
    </w:p>
    <w:p w14:paraId="4391A5B7" w14:textId="5079F627" w:rsidR="00E97772" w:rsidRPr="00E20F99" w:rsidRDefault="00E97772" w:rsidP="00F94B8F">
      <w:pPr>
        <w:spacing w:line="480" w:lineRule="auto"/>
        <w:jc w:val="both"/>
        <w:rPr>
          <w:rFonts w:ascii="Times New Roman" w:hAnsi="Times New Roman" w:cs="Times New Roman"/>
          <w:lang w:val="en-GB"/>
        </w:rPr>
      </w:pPr>
      <w:r w:rsidRPr="00E20F99">
        <w:rPr>
          <w:rFonts w:ascii="Times New Roman" w:hAnsi="Times New Roman" w:cs="Times New Roman"/>
          <w:lang w:val="en-GB"/>
        </w:rPr>
        <w:t xml:space="preserve">For lipid depletion of </w:t>
      </w:r>
      <w:r w:rsidR="002F3731" w:rsidRPr="00E20F99">
        <w:rPr>
          <w:rFonts w:ascii="Times New Roman" w:hAnsi="Times New Roman" w:cs="Times New Roman"/>
          <w:lang w:val="en-GB"/>
        </w:rPr>
        <w:t>SZ95 sebocyte supernatant</w:t>
      </w:r>
      <w:r w:rsidRPr="00E20F99">
        <w:rPr>
          <w:rFonts w:ascii="Times New Roman" w:hAnsi="Times New Roman" w:cs="Times New Roman"/>
          <w:lang w:val="en-GB"/>
        </w:rPr>
        <w:t xml:space="preserve"> Cleanascite lipid clarification reagent (Biotech Support Group, Monmouth Junction, NJ</w:t>
      </w:r>
      <w:r w:rsidR="00D26DFD" w:rsidRPr="00E20F99">
        <w:rPr>
          <w:rFonts w:ascii="Times New Roman" w:hAnsi="Times New Roman" w:cs="Times New Roman"/>
          <w:lang w:val="en-GB"/>
        </w:rPr>
        <w:t>, USA</w:t>
      </w:r>
      <w:r w:rsidRPr="00E20F99">
        <w:rPr>
          <w:rFonts w:ascii="Times New Roman" w:hAnsi="Times New Roman" w:cs="Times New Roman"/>
          <w:lang w:val="en-GB"/>
        </w:rPr>
        <w:t>) was used according to the manufacturer’s instructions.</w:t>
      </w:r>
      <w:r w:rsidR="00073F3D" w:rsidRPr="00E20F99">
        <w:rPr>
          <w:rFonts w:ascii="Times New Roman" w:hAnsi="Times New Roman" w:cs="Times New Roman"/>
          <w:lang w:val="en-GB"/>
        </w:rPr>
        <w:t xml:space="preserve"> </w:t>
      </w:r>
      <w:r w:rsidR="00073F3D" w:rsidRPr="00E20F99">
        <w:rPr>
          <w:rFonts w:ascii="Times New Roman" w:eastAsia="Times New Roman" w:hAnsi="Times New Roman" w:cs="Times New Roman"/>
          <w:lang w:val="en-GB" w:eastAsia="hu-HU"/>
        </w:rPr>
        <w:t>Lipids; squalene, linoleic acid, oleic acid, palmitic acid and stearic acid (</w:t>
      </w:r>
      <w:r w:rsidR="00073F3D" w:rsidRPr="00E20F99">
        <w:rPr>
          <w:rFonts w:ascii="Times New Roman" w:hAnsi="Times New Roman" w:cs="Times New Roman"/>
          <w:lang w:val="en-GB"/>
        </w:rPr>
        <w:t>Sigma-Aldrich</w:t>
      </w:r>
      <w:r w:rsidR="00987ED2" w:rsidRPr="00E20F99">
        <w:rPr>
          <w:rFonts w:ascii="Times New Roman" w:hAnsi="Times New Roman" w:cs="Times New Roman"/>
          <w:lang w:val="en-GB"/>
        </w:rPr>
        <w:t xml:space="preserve">) </w:t>
      </w:r>
      <w:r w:rsidR="00113656" w:rsidRPr="00E20F99">
        <w:rPr>
          <w:rFonts w:ascii="Times New Roman" w:hAnsi="Times New Roman" w:cs="Times New Roman"/>
          <w:lang w:val="en-GB"/>
        </w:rPr>
        <w:t>dissolved in Ethanol:DMSO (1:1)</w:t>
      </w:r>
      <w:r w:rsidR="00073F3D" w:rsidRPr="00E20F99">
        <w:rPr>
          <w:rFonts w:ascii="Times New Roman" w:hAnsi="Times New Roman" w:cs="Times New Roman"/>
          <w:lang w:val="en-GB"/>
        </w:rPr>
        <w:t>;</w:t>
      </w:r>
      <w:r w:rsidR="00073F3D" w:rsidRPr="00E20F99">
        <w:rPr>
          <w:rFonts w:ascii="Times New Roman" w:eastAsia="Times New Roman" w:hAnsi="Times New Roman" w:cs="Times New Roman"/>
          <w:lang w:val="en-GB" w:eastAsia="hu-HU"/>
        </w:rPr>
        <w:t xml:space="preserve"> were replaced individually subsequent to lipid depletion in a concentration of </w:t>
      </w:r>
      <w:r w:rsidR="009E54D7" w:rsidRPr="00E20F99">
        <w:rPr>
          <w:rFonts w:ascii="Times New Roman" w:eastAsia="Times New Roman" w:hAnsi="Times New Roman" w:cs="Times New Roman"/>
          <w:lang w:val="en-GB" w:eastAsia="hu-HU"/>
        </w:rPr>
        <w:t>150µM</w:t>
      </w:r>
      <w:r w:rsidR="00073F3D" w:rsidRPr="00E20F99">
        <w:rPr>
          <w:rFonts w:ascii="Times New Roman" w:eastAsia="Times New Roman" w:hAnsi="Times New Roman" w:cs="Times New Roman"/>
          <w:lang w:val="en-GB" w:eastAsia="hu-HU"/>
        </w:rPr>
        <w:t>.</w:t>
      </w:r>
      <w:r w:rsidR="008E6C4A" w:rsidRPr="00E20F99">
        <w:rPr>
          <w:rFonts w:ascii="Times New Roman" w:eastAsia="Times New Roman" w:hAnsi="Times New Roman" w:cs="Times New Roman"/>
          <w:lang w:val="en-GB" w:eastAsia="hu-HU"/>
        </w:rPr>
        <w:t xml:space="preserve"> </w:t>
      </w:r>
      <w:r w:rsidR="001C75F4" w:rsidRPr="00E20F99">
        <w:rPr>
          <w:rFonts w:ascii="Times New Roman" w:eastAsia="Times New Roman" w:hAnsi="Times New Roman" w:cs="Times New Roman"/>
          <w:lang w:val="en-GB" w:eastAsia="hu-HU"/>
        </w:rPr>
        <w:t xml:space="preserve">Replacement concentrations were determined by preliminary ELISA and </w:t>
      </w:r>
      <w:r w:rsidR="008F5870" w:rsidRPr="00E20F99">
        <w:rPr>
          <w:rFonts w:ascii="Times New Roman" w:eastAsia="Times New Roman" w:hAnsi="Times New Roman" w:cs="Times New Roman"/>
          <w:lang w:val="en-GB" w:eastAsia="hu-HU"/>
        </w:rPr>
        <w:t>flow cytometry</w:t>
      </w:r>
      <w:r w:rsidR="001C75F4" w:rsidRPr="00E20F99">
        <w:rPr>
          <w:rFonts w:ascii="Times New Roman" w:eastAsia="Times New Roman" w:hAnsi="Times New Roman" w:cs="Times New Roman"/>
          <w:lang w:val="en-GB" w:eastAsia="hu-HU"/>
        </w:rPr>
        <w:t xml:space="preserve"> data. (Supplement Figure 1</w:t>
      </w:r>
      <w:r w:rsidR="00717611" w:rsidRPr="00E20F99">
        <w:rPr>
          <w:rFonts w:ascii="Times New Roman" w:eastAsia="Times New Roman" w:hAnsi="Times New Roman" w:cs="Times New Roman"/>
          <w:lang w:val="en-GB" w:eastAsia="hu-HU"/>
        </w:rPr>
        <w:t>a,c</w:t>
      </w:r>
      <w:r w:rsidR="001C75F4" w:rsidRPr="00E20F99">
        <w:rPr>
          <w:rFonts w:ascii="Times New Roman" w:eastAsia="Times New Roman" w:hAnsi="Times New Roman" w:cs="Times New Roman"/>
          <w:lang w:val="en-GB" w:eastAsia="hu-HU"/>
        </w:rPr>
        <w:t xml:space="preserve">). </w:t>
      </w:r>
      <w:r w:rsidR="00113656" w:rsidRPr="00E20F99">
        <w:rPr>
          <w:rFonts w:ascii="Times New Roman" w:hAnsi="Times New Roman" w:cs="Times New Roman"/>
          <w:lang w:val="en-GB"/>
        </w:rPr>
        <w:t xml:space="preserve">Ethanol:DMSO (1:1) </w:t>
      </w:r>
      <w:r w:rsidR="008E6C4A" w:rsidRPr="00E20F99">
        <w:rPr>
          <w:rFonts w:ascii="Times New Roman" w:eastAsia="Times New Roman" w:hAnsi="Times New Roman" w:cs="Times New Roman"/>
          <w:lang w:val="en-GB" w:eastAsia="hu-HU"/>
        </w:rPr>
        <w:t>was used as a vehicle control.</w:t>
      </w:r>
    </w:p>
    <w:p w14:paraId="458F3BAA" w14:textId="77777777" w:rsidR="00E97772" w:rsidRPr="00E20F99" w:rsidRDefault="00E97772" w:rsidP="00F94B8F">
      <w:pPr>
        <w:spacing w:line="480" w:lineRule="auto"/>
        <w:jc w:val="both"/>
        <w:rPr>
          <w:rFonts w:ascii="Times New Roman" w:hAnsi="Times New Roman" w:cs="Times New Roman"/>
          <w:i/>
          <w:lang w:val="en-GB"/>
        </w:rPr>
      </w:pPr>
    </w:p>
    <w:p w14:paraId="50223CD0" w14:textId="77777777" w:rsidR="00CF5E42" w:rsidRPr="00E20F99" w:rsidRDefault="00CF5E42" w:rsidP="002F3731">
      <w:pPr>
        <w:spacing w:line="480" w:lineRule="auto"/>
        <w:jc w:val="both"/>
        <w:outlineLvl w:val="0"/>
        <w:rPr>
          <w:rFonts w:ascii="Times New Roman" w:hAnsi="Times New Roman" w:cs="Times New Roman"/>
          <w:i/>
          <w:lang w:val="en-GB"/>
        </w:rPr>
      </w:pPr>
      <w:r w:rsidRPr="00E20F99">
        <w:rPr>
          <w:rFonts w:ascii="Times New Roman" w:hAnsi="Times New Roman" w:cs="Times New Roman"/>
          <w:i/>
          <w:lang w:val="en-GB"/>
        </w:rPr>
        <w:lastRenderedPageBreak/>
        <w:t xml:space="preserve">P. acnes strains </w:t>
      </w:r>
    </w:p>
    <w:p w14:paraId="4C83D945" w14:textId="77777777" w:rsidR="00CF5E42" w:rsidRPr="00E20F99" w:rsidRDefault="00CF5E42" w:rsidP="00CF5E42">
      <w:pPr>
        <w:spacing w:line="480" w:lineRule="auto"/>
        <w:jc w:val="both"/>
        <w:rPr>
          <w:rFonts w:ascii="Times New Roman" w:hAnsi="Times New Roman" w:cs="Times New Roman"/>
          <w:i/>
          <w:lang w:val="en-GB"/>
        </w:rPr>
      </w:pPr>
    </w:p>
    <w:p w14:paraId="79330082" w14:textId="7930052D" w:rsidR="00CF5E42" w:rsidRPr="00E20F99" w:rsidRDefault="00CF5E42" w:rsidP="00CF5E42">
      <w:pPr>
        <w:spacing w:line="480" w:lineRule="auto"/>
        <w:jc w:val="both"/>
        <w:rPr>
          <w:rFonts w:ascii="Times New Roman" w:hAnsi="Times New Roman" w:cs="Times New Roman"/>
          <w:lang w:val="en-GB"/>
        </w:rPr>
      </w:pPr>
      <w:r w:rsidRPr="00E20F99">
        <w:rPr>
          <w:rFonts w:ascii="Times New Roman" w:hAnsi="Times New Roman" w:cs="Times New Roman"/>
          <w:lang w:val="en-GB"/>
        </w:rPr>
        <w:t xml:space="preserve">Strain </w:t>
      </w:r>
      <w:r w:rsidRPr="00E20F99">
        <w:rPr>
          <w:rFonts w:ascii="Times New Roman" w:hAnsi="Times New Roman" w:cs="Times New Roman"/>
          <w:i/>
          <w:lang w:val="en-GB"/>
        </w:rPr>
        <w:t>P. acnes 889</w:t>
      </w:r>
      <w:r w:rsidRPr="00E20F99">
        <w:rPr>
          <w:rFonts w:ascii="Times New Roman" w:hAnsi="Times New Roman" w:cs="Times New Roman"/>
          <w:lang w:val="en-GB"/>
        </w:rPr>
        <w:t xml:space="preserve"> (</w:t>
      </w:r>
      <w:r w:rsidRPr="00E20F99">
        <w:rPr>
          <w:rFonts w:ascii="Times New Roman" w:hAnsi="Times New Roman" w:cs="Times New Roman"/>
          <w:i/>
          <w:lang w:val="en-GB"/>
        </w:rPr>
        <w:t>P. acnes</w:t>
      </w:r>
      <w:r w:rsidRPr="00E20F99">
        <w:rPr>
          <w:rFonts w:ascii="Times New Roman" w:hAnsi="Times New Roman" w:cs="Times New Roman"/>
          <w:lang w:val="en-GB"/>
        </w:rPr>
        <w:t>) was obtained from the Department of Microbiology, University of Debrecen</w:t>
      </w:r>
      <w:r w:rsidR="002F3731" w:rsidRPr="00E20F99">
        <w:rPr>
          <w:rFonts w:ascii="Times New Roman" w:hAnsi="Times New Roman" w:cs="Times New Roman"/>
          <w:lang w:val="en-GB"/>
        </w:rPr>
        <w:t>, Hungary</w:t>
      </w:r>
      <w:r w:rsidRPr="00E20F99">
        <w:rPr>
          <w:rFonts w:ascii="Times New Roman" w:hAnsi="Times New Roman" w:cs="Times New Roman"/>
          <w:lang w:val="en-GB"/>
        </w:rPr>
        <w:t xml:space="preserve">. </w:t>
      </w:r>
      <w:r w:rsidRPr="00E20F99">
        <w:rPr>
          <w:rFonts w:ascii="Times New Roman" w:hAnsi="Times New Roman" w:cs="Times New Roman"/>
          <w:i/>
          <w:lang w:val="en-GB"/>
        </w:rPr>
        <w:t xml:space="preserve">P. acnes </w:t>
      </w:r>
      <w:r w:rsidRPr="00E20F99">
        <w:rPr>
          <w:rFonts w:ascii="Times New Roman" w:hAnsi="Times New Roman" w:cs="Times New Roman"/>
          <w:lang w:val="en-GB"/>
        </w:rPr>
        <w:t xml:space="preserve">bacteria were cultured on pre-reduced Columbia agar base (Oxoid, Basingstoke, UK) supplemented with 5% cattle blood, vitamin K1, and </w:t>
      </w:r>
      <w:r w:rsidR="00E20F99">
        <w:rPr>
          <w:rFonts w:ascii="Times New Roman" w:hAnsi="Times New Roman" w:cs="Times New Roman"/>
          <w:lang w:val="en-GB"/>
        </w:rPr>
        <w:t>hemin, incubated at 37°C for 72</w:t>
      </w:r>
      <w:r w:rsidR="00636DE9">
        <w:rPr>
          <w:rFonts w:ascii="Times New Roman" w:hAnsi="Times New Roman" w:cs="Times New Roman"/>
          <w:lang w:val="en-GB"/>
        </w:rPr>
        <w:t xml:space="preserve"> </w:t>
      </w:r>
      <w:r w:rsidRPr="00E20F99">
        <w:rPr>
          <w:rFonts w:ascii="Times New Roman" w:hAnsi="Times New Roman" w:cs="Times New Roman"/>
          <w:lang w:val="en-GB"/>
        </w:rPr>
        <w:t>h under anaerobic conditions (Ruskinn Concept 400 Anaerobic Workstation, Pencoed, UK). The 72 h culture of the bacteria was dissolved in suspension medium broth and the suspension was adjusted to 0.5 McFarland standard turbidity. This resulted in 10</w:t>
      </w:r>
      <w:r w:rsidRPr="00E20F99">
        <w:rPr>
          <w:rFonts w:ascii="Times New Roman" w:hAnsi="Times New Roman" w:cs="Times New Roman"/>
          <w:vertAlign w:val="superscript"/>
          <w:lang w:val="en-GB"/>
        </w:rPr>
        <w:t>5</w:t>
      </w:r>
      <w:r w:rsidRPr="00E20F99">
        <w:rPr>
          <w:rFonts w:ascii="Times New Roman" w:hAnsi="Times New Roman" w:cs="Times New Roman"/>
          <w:lang w:val="en-GB"/>
        </w:rPr>
        <w:t>-10</w:t>
      </w:r>
      <w:r w:rsidRPr="00E20F99">
        <w:rPr>
          <w:rFonts w:ascii="Times New Roman" w:hAnsi="Times New Roman" w:cs="Times New Roman"/>
          <w:vertAlign w:val="superscript"/>
          <w:lang w:val="en-GB"/>
        </w:rPr>
        <w:t>6</w:t>
      </w:r>
      <w:r w:rsidRPr="00E20F99">
        <w:rPr>
          <w:rFonts w:ascii="Times New Roman" w:hAnsi="Times New Roman" w:cs="Times New Roman"/>
          <w:lang w:val="en-GB"/>
        </w:rPr>
        <w:t xml:space="preserve"> colony forming units (CFU)/ml. Cells were then centrifuged at 3500 rpm for 5 min and the supernatant was discarded. After a washing step in phosphate-buffered saline (Lonza, Verviers, Belgium) cells were harvested in 1 ml RPMI1640 medium (Sigma-Aldrich) lacking antibiotic/antimicotic solution and used for experiments. </w:t>
      </w:r>
    </w:p>
    <w:p w14:paraId="60D11512" w14:textId="77777777" w:rsidR="00CF5E42" w:rsidRPr="00E20F99" w:rsidRDefault="00CF5E42" w:rsidP="00F94B8F">
      <w:pPr>
        <w:spacing w:line="480" w:lineRule="auto"/>
        <w:jc w:val="both"/>
        <w:rPr>
          <w:rFonts w:ascii="Times New Roman" w:hAnsi="Times New Roman" w:cs="Times New Roman"/>
          <w:i/>
          <w:lang w:val="en-GB"/>
        </w:rPr>
      </w:pPr>
    </w:p>
    <w:p w14:paraId="22F0CEF6" w14:textId="77777777" w:rsidR="00E97772" w:rsidRPr="00E20F99" w:rsidRDefault="00E97772" w:rsidP="002F3731">
      <w:pPr>
        <w:spacing w:line="480" w:lineRule="auto"/>
        <w:jc w:val="both"/>
        <w:outlineLvl w:val="0"/>
        <w:rPr>
          <w:rFonts w:ascii="Times New Roman" w:hAnsi="Times New Roman" w:cs="Times New Roman"/>
          <w:i/>
          <w:lang w:val="en-GB"/>
        </w:rPr>
      </w:pPr>
      <w:r w:rsidRPr="00E20F99">
        <w:rPr>
          <w:rFonts w:ascii="Times New Roman" w:hAnsi="Times New Roman" w:cs="Times New Roman"/>
          <w:i/>
          <w:lang w:val="en-GB"/>
        </w:rPr>
        <w:t>Macrophage culturing and differentiation</w:t>
      </w:r>
    </w:p>
    <w:p w14:paraId="0B4083EB" w14:textId="77777777" w:rsidR="00E97772" w:rsidRPr="00E20F99" w:rsidRDefault="00E97772" w:rsidP="00F94B8F">
      <w:pPr>
        <w:spacing w:line="480" w:lineRule="auto"/>
        <w:jc w:val="both"/>
        <w:rPr>
          <w:rFonts w:ascii="Times New Roman" w:hAnsi="Times New Roman" w:cs="Times New Roman"/>
          <w:lang w:val="en-GB"/>
        </w:rPr>
      </w:pPr>
    </w:p>
    <w:p w14:paraId="45118BF6" w14:textId="535F16FC" w:rsidR="00E97772" w:rsidRPr="00E20F99" w:rsidRDefault="00E97772" w:rsidP="00F94B8F">
      <w:pPr>
        <w:spacing w:line="480" w:lineRule="auto"/>
        <w:jc w:val="both"/>
        <w:rPr>
          <w:rFonts w:ascii="Times New Roman" w:hAnsi="Times New Roman" w:cs="Times New Roman"/>
          <w:lang w:val="en-GB"/>
        </w:rPr>
      </w:pPr>
      <w:r w:rsidRPr="00E20F99">
        <w:rPr>
          <w:rFonts w:ascii="Times New Roman" w:hAnsi="Times New Roman" w:cs="Times New Roman"/>
          <w:lang w:val="en-GB"/>
        </w:rPr>
        <w:t>Monocytes were</w:t>
      </w:r>
      <w:r w:rsidR="00A41518" w:rsidRPr="00E20F99">
        <w:rPr>
          <w:rFonts w:ascii="Times New Roman" w:hAnsi="Times New Roman" w:cs="Times New Roman"/>
          <w:lang w:val="en-GB"/>
        </w:rPr>
        <w:t xml:space="preserve"> isolated from </w:t>
      </w:r>
      <w:r w:rsidRPr="00E20F99">
        <w:rPr>
          <w:rFonts w:ascii="Times New Roman" w:hAnsi="Times New Roman" w:cs="Times New Roman"/>
          <w:lang w:val="en-GB"/>
        </w:rPr>
        <w:t>PBMCs of healthy donors using the CD14 microbeads (Miltenyi Biotech, Vienna, Austria) following the manufacturer’s protocol. 1x10</w:t>
      </w:r>
      <w:r w:rsidRPr="00E20F99">
        <w:rPr>
          <w:rFonts w:ascii="Times New Roman" w:hAnsi="Times New Roman" w:cs="Times New Roman"/>
          <w:vertAlign w:val="superscript"/>
          <w:lang w:val="en-GB"/>
        </w:rPr>
        <w:t>6</w:t>
      </w:r>
      <w:r w:rsidRPr="00E20F99">
        <w:rPr>
          <w:rFonts w:ascii="Times New Roman" w:hAnsi="Times New Roman" w:cs="Times New Roman"/>
          <w:lang w:val="en-GB"/>
        </w:rPr>
        <w:t xml:space="preserve"> monocytes were plated in a 24-well plate in RPMI 1640 (Sigma-Aldrich) supplemented with 10% of FBS (Bio</w:t>
      </w:r>
      <w:r w:rsidR="00A41518" w:rsidRPr="00E20F99">
        <w:rPr>
          <w:rFonts w:ascii="Times New Roman" w:hAnsi="Times New Roman" w:cs="Times New Roman"/>
          <w:lang w:val="en-GB"/>
        </w:rPr>
        <w:t>chrom) and with or without 1%</w:t>
      </w:r>
      <w:r w:rsidRPr="00E20F99">
        <w:rPr>
          <w:rFonts w:ascii="Times New Roman" w:hAnsi="Times New Roman" w:cs="Times New Roman"/>
          <w:lang w:val="en-GB"/>
        </w:rPr>
        <w:t xml:space="preserve"> antibiotics (Invitrogen, Carlsbad, CA, USA); and were treated with 40% or 80% of </w:t>
      </w:r>
      <w:r w:rsidR="002F3731" w:rsidRPr="00E20F99">
        <w:rPr>
          <w:rFonts w:ascii="Times New Roman" w:hAnsi="Times New Roman" w:cs="Times New Roman"/>
          <w:lang w:val="en-GB"/>
        </w:rPr>
        <w:t>SZ95 sebocyte supernatant</w:t>
      </w:r>
      <w:r w:rsidRPr="00E20F99">
        <w:rPr>
          <w:rFonts w:ascii="Times New Roman" w:hAnsi="Times New Roman" w:cs="Times New Roman"/>
          <w:lang w:val="en-GB"/>
        </w:rPr>
        <w:t xml:space="preserve"> (collected as previously described). An appropriate concentration</w:t>
      </w:r>
      <w:r w:rsidR="00A41518" w:rsidRPr="00E20F99">
        <w:rPr>
          <w:rFonts w:ascii="Times New Roman" w:hAnsi="Times New Roman" w:cs="Times New Roman"/>
          <w:lang w:val="en-GB"/>
        </w:rPr>
        <w:t xml:space="preserve"> of Sebomed medium containing 0.</w:t>
      </w:r>
      <w:r w:rsidRPr="00E20F99">
        <w:rPr>
          <w:rFonts w:ascii="Times New Roman" w:hAnsi="Times New Roman" w:cs="Times New Roman"/>
          <w:lang w:val="en-GB"/>
        </w:rPr>
        <w:t xml:space="preserve">5% FBS, 1 mM CaCl2 solution, with or without 1% penicillin/streptomycin, lacking EGF was used as control. Monocytes were differentiated in the presence of </w:t>
      </w:r>
      <w:r w:rsidR="002F3731" w:rsidRPr="00E20F99">
        <w:rPr>
          <w:rFonts w:ascii="Times New Roman" w:hAnsi="Times New Roman" w:cs="Times New Roman"/>
          <w:lang w:val="en-GB"/>
        </w:rPr>
        <w:t>SZ95 sebocyte supernatant</w:t>
      </w:r>
      <w:r w:rsidRPr="00E20F99">
        <w:rPr>
          <w:rFonts w:ascii="Times New Roman" w:hAnsi="Times New Roman" w:cs="Times New Roman"/>
          <w:lang w:val="en-GB"/>
        </w:rPr>
        <w:t xml:space="preserve"> or Sebomed medium for 5 days at 37°C in a humidified atmosphere containing 5% (v/v) CO</w:t>
      </w:r>
      <w:r w:rsidRPr="00E20F99">
        <w:rPr>
          <w:rFonts w:ascii="Times New Roman" w:hAnsi="Times New Roman" w:cs="Times New Roman"/>
          <w:vertAlign w:val="subscript"/>
          <w:lang w:val="en-GB"/>
        </w:rPr>
        <w:t xml:space="preserve">2 </w:t>
      </w:r>
      <w:r w:rsidRPr="00E20F99">
        <w:rPr>
          <w:rFonts w:ascii="Times New Roman" w:hAnsi="Times New Roman" w:cs="Times New Roman"/>
          <w:lang w:val="en-GB"/>
        </w:rPr>
        <w:t>and were used for experiments.</w:t>
      </w:r>
      <w:r w:rsidR="003A0671" w:rsidRPr="00E20F99">
        <w:rPr>
          <w:rFonts w:ascii="Times New Roman" w:hAnsi="Times New Roman" w:cs="Times New Roman"/>
          <w:lang w:val="en-GB"/>
        </w:rPr>
        <w:t xml:space="preserve"> For further differentiati</w:t>
      </w:r>
      <w:r w:rsidR="00603A6D" w:rsidRPr="00E20F99">
        <w:rPr>
          <w:rFonts w:ascii="Times New Roman" w:hAnsi="Times New Roman" w:cs="Times New Roman"/>
          <w:lang w:val="en-GB"/>
        </w:rPr>
        <w:t>o</w:t>
      </w:r>
      <w:r w:rsidR="003A0671" w:rsidRPr="00E20F99">
        <w:rPr>
          <w:rFonts w:ascii="Times New Roman" w:hAnsi="Times New Roman" w:cs="Times New Roman"/>
          <w:lang w:val="en-GB"/>
        </w:rPr>
        <w:t>n and activation IL-4 (</w:t>
      </w:r>
      <w:r w:rsidR="00603A6D" w:rsidRPr="00E20F99">
        <w:rPr>
          <w:rFonts w:ascii="Times New Roman" w:hAnsi="Times New Roman" w:cs="Times New Roman"/>
          <w:lang w:val="en-GB"/>
        </w:rPr>
        <w:t>20ng/ml)</w:t>
      </w:r>
      <w:r w:rsidR="00192EB0" w:rsidRPr="00E20F99">
        <w:rPr>
          <w:rFonts w:ascii="Times New Roman" w:hAnsi="Times New Roman" w:cs="Times New Roman"/>
          <w:lang w:val="en-GB"/>
        </w:rPr>
        <w:t>, IFN-G</w:t>
      </w:r>
      <w:r w:rsidR="003A0671" w:rsidRPr="00E20F99">
        <w:rPr>
          <w:rFonts w:ascii="Times New Roman" w:hAnsi="Times New Roman" w:cs="Times New Roman"/>
          <w:lang w:val="en-GB"/>
        </w:rPr>
        <w:t xml:space="preserve"> (</w:t>
      </w:r>
      <w:r w:rsidR="00603A6D" w:rsidRPr="00E20F99">
        <w:rPr>
          <w:rFonts w:ascii="Times New Roman" w:hAnsi="Times New Roman" w:cs="Times New Roman"/>
          <w:lang w:val="en-GB"/>
        </w:rPr>
        <w:t>20ng/ml</w:t>
      </w:r>
      <w:r w:rsidR="003A0671" w:rsidRPr="00E20F99">
        <w:rPr>
          <w:rFonts w:ascii="Times New Roman" w:hAnsi="Times New Roman" w:cs="Times New Roman"/>
          <w:lang w:val="en-GB"/>
        </w:rPr>
        <w:t xml:space="preserve">) or </w:t>
      </w:r>
      <w:r w:rsidR="003A0671" w:rsidRPr="00E20F99">
        <w:rPr>
          <w:rFonts w:ascii="Times New Roman" w:hAnsi="Times New Roman" w:cs="Times New Roman"/>
          <w:i/>
          <w:lang w:val="en-GB"/>
        </w:rPr>
        <w:t>P. acnes</w:t>
      </w:r>
      <w:r w:rsidR="003A0671" w:rsidRPr="00E20F99">
        <w:rPr>
          <w:rFonts w:ascii="Times New Roman" w:hAnsi="Times New Roman" w:cs="Times New Roman"/>
          <w:lang w:val="en-GB"/>
        </w:rPr>
        <w:t xml:space="preserve"> was used </w:t>
      </w:r>
      <w:r w:rsidR="003A0671" w:rsidRPr="00E20F99">
        <w:rPr>
          <w:rFonts w:ascii="Times New Roman" w:hAnsi="Times New Roman" w:cs="Times New Roman"/>
          <w:lang w:val="en-GB"/>
        </w:rPr>
        <w:lastRenderedPageBreak/>
        <w:t>(</w:t>
      </w:r>
      <w:r w:rsidR="00603A6D" w:rsidRPr="00E20F99">
        <w:rPr>
          <w:rFonts w:ascii="Times New Roman" w:hAnsi="Times New Roman" w:cs="Times New Roman"/>
          <w:lang w:val="en-GB"/>
        </w:rPr>
        <w:t>1:50</w:t>
      </w:r>
      <w:r w:rsidR="003A0671" w:rsidRPr="00E20F99">
        <w:rPr>
          <w:rFonts w:ascii="Times New Roman" w:hAnsi="Times New Roman" w:cs="Times New Roman"/>
          <w:lang w:val="en-GB"/>
        </w:rPr>
        <w:t xml:space="preserve">). Results presented are obtained with 80% SZ95 sebocyte supernatant supplementation after confirming dose dependence and an optimal dose as detailed in </w:t>
      </w:r>
      <w:r w:rsidR="002F54AF" w:rsidRPr="00E20F99">
        <w:rPr>
          <w:rFonts w:ascii="Times New Roman" w:hAnsi="Times New Roman" w:cs="Times New Roman"/>
          <w:lang w:val="en-GB"/>
        </w:rPr>
        <w:t>Supplement Figure 1</w:t>
      </w:r>
      <w:r w:rsidR="00717611" w:rsidRPr="00E20F99">
        <w:rPr>
          <w:rFonts w:ascii="Times New Roman" w:hAnsi="Times New Roman" w:cs="Times New Roman"/>
          <w:lang w:val="en-GB"/>
        </w:rPr>
        <w:t>b</w:t>
      </w:r>
      <w:r w:rsidR="003A0671" w:rsidRPr="00E20F99">
        <w:rPr>
          <w:rFonts w:ascii="Times New Roman" w:hAnsi="Times New Roman" w:cs="Times New Roman"/>
          <w:lang w:val="en-GB"/>
        </w:rPr>
        <w:t xml:space="preserve">. </w:t>
      </w:r>
    </w:p>
    <w:p w14:paraId="7DC247AE" w14:textId="77777777" w:rsidR="00E97772" w:rsidRPr="00E20F99" w:rsidRDefault="00E97772" w:rsidP="00F94B8F">
      <w:pPr>
        <w:spacing w:line="480" w:lineRule="auto"/>
        <w:jc w:val="both"/>
        <w:rPr>
          <w:rFonts w:ascii="Times New Roman" w:hAnsi="Times New Roman" w:cs="Times New Roman"/>
          <w:i/>
          <w:lang w:val="en-GB"/>
        </w:rPr>
      </w:pPr>
    </w:p>
    <w:p w14:paraId="37B347F9" w14:textId="77777777" w:rsidR="00950732" w:rsidRPr="00E20F99" w:rsidRDefault="00950732" w:rsidP="00950732">
      <w:pPr>
        <w:spacing w:line="480" w:lineRule="auto"/>
        <w:jc w:val="both"/>
        <w:rPr>
          <w:rFonts w:ascii="Times New Roman" w:hAnsi="Times New Roman" w:cs="Times New Roman"/>
          <w:i/>
          <w:lang w:val="en-GB"/>
        </w:rPr>
      </w:pPr>
      <w:r w:rsidRPr="00E20F99">
        <w:rPr>
          <w:rFonts w:ascii="Times New Roman" w:hAnsi="Times New Roman" w:cs="Times New Roman"/>
          <w:i/>
          <w:lang w:val="en-GB"/>
        </w:rPr>
        <w:t>Immunohistochemistry</w:t>
      </w:r>
    </w:p>
    <w:p w14:paraId="2CEF819D" w14:textId="77777777" w:rsidR="00950732" w:rsidRPr="00E20F99" w:rsidRDefault="00950732" w:rsidP="00950732">
      <w:pPr>
        <w:spacing w:line="480" w:lineRule="auto"/>
        <w:jc w:val="both"/>
        <w:rPr>
          <w:rFonts w:ascii="Times New Roman" w:hAnsi="Times New Roman" w:cs="Times New Roman"/>
          <w:i/>
          <w:lang w:val="en-GB"/>
        </w:rPr>
      </w:pPr>
    </w:p>
    <w:p w14:paraId="7E901838" w14:textId="4FD9571A" w:rsidR="00950732" w:rsidRPr="00E20F99" w:rsidRDefault="00950732" w:rsidP="00950732">
      <w:pPr>
        <w:spacing w:line="480" w:lineRule="auto"/>
        <w:jc w:val="both"/>
        <w:rPr>
          <w:rFonts w:ascii="Times New Roman" w:hAnsi="Times New Roman" w:cs="Times New Roman"/>
          <w:lang w:val="en-GB"/>
        </w:rPr>
      </w:pPr>
      <w:r w:rsidRPr="00E20F99">
        <w:rPr>
          <w:rFonts w:ascii="Times New Roman" w:hAnsi="Times New Roman" w:cs="Times New Roman"/>
          <w:lang w:val="en-GB"/>
        </w:rPr>
        <w:t>Frozen sections were fixed in acetone for 10 min and incubated in 5% normal goat serum diluted in Serum-Free Protein Block (SFPB) (Dako, Glostrup, Denmark). Factor XIII-A was detected by rabbit affinity purified anti-human FXIII-A antibody (Affinity Biologicals, Ancaster, Ontario, Canada) for 2 h at room temperature. This procedure was followed by visualization using DyLight 488 horse anti-sheep IgG antibody for 45 min (</w:t>
      </w:r>
      <w:r w:rsidR="0073445E" w:rsidRPr="00E20F99">
        <w:rPr>
          <w:rFonts w:ascii="Times New Roman" w:hAnsi="Times New Roman" w:cs="Times New Roman"/>
          <w:lang w:val="en-GB"/>
        </w:rPr>
        <w:t>Vector Laboratories Ltd, Cambridgeshire, UK)</w:t>
      </w:r>
      <w:r w:rsidRPr="00E20F99">
        <w:rPr>
          <w:rFonts w:ascii="Times New Roman" w:hAnsi="Times New Roman" w:cs="Times New Roman"/>
          <w:lang w:val="en-GB"/>
        </w:rPr>
        <w:t xml:space="preserve">. </w:t>
      </w:r>
      <w:r w:rsidR="006440AB" w:rsidRPr="00E20F99">
        <w:rPr>
          <w:rFonts w:ascii="Times New Roman" w:hAnsi="Times New Roman" w:cs="Times New Roman"/>
          <w:lang w:val="en-GB"/>
        </w:rPr>
        <w:t>For co-expression, the detection of FXIII-A was sequentially combined with different reference markers using monoclonal anti-human antibodies against CD antigens [CD206, CD209 (Abcam, Cambridge, UK), CD163 (Enzo Life Sciences,</w:t>
      </w:r>
      <w:r w:rsidR="006440AB" w:rsidRPr="00E20F99">
        <w:rPr>
          <w:lang w:val="en-GB"/>
        </w:rPr>
        <w:t xml:space="preserve"> </w:t>
      </w:r>
      <w:r w:rsidR="006440AB" w:rsidRPr="00E20F99">
        <w:rPr>
          <w:rFonts w:ascii="Times New Roman" w:hAnsi="Times New Roman" w:cs="Times New Roman"/>
          <w:lang w:val="en-GB"/>
        </w:rPr>
        <w:t>Farmingdale, NY, USA)]. Following a 10 min incubation with normal horse serum containing SFPB, the second primaries’ specific binding was visualized by DyLight 594 goat anti-rabbit/mouse IgG antibody (Vector Laboratories</w:t>
      </w:r>
      <w:r w:rsidR="0073445E" w:rsidRPr="00E20F99">
        <w:rPr>
          <w:rFonts w:ascii="Times New Roman" w:hAnsi="Times New Roman" w:cs="Times New Roman"/>
          <w:lang w:val="en-GB"/>
        </w:rPr>
        <w:t xml:space="preserve"> Ltd</w:t>
      </w:r>
      <w:r w:rsidR="006440AB" w:rsidRPr="00E20F99">
        <w:rPr>
          <w:rFonts w:ascii="Times New Roman" w:hAnsi="Times New Roman" w:cs="Times New Roman"/>
          <w:lang w:val="en-GB"/>
        </w:rPr>
        <w:t>).</w:t>
      </w:r>
      <w:r w:rsidRPr="00E20F99">
        <w:rPr>
          <w:rFonts w:ascii="Times New Roman" w:hAnsi="Times New Roman" w:cs="Times New Roman"/>
          <w:lang w:val="en-GB"/>
        </w:rPr>
        <w:t xml:space="preserve"> Slides were washed in PBS and mounted with Vectashield Mounting Medium with DAPI (Vector Laboratories</w:t>
      </w:r>
      <w:r w:rsidR="0073445E" w:rsidRPr="00E20F99">
        <w:rPr>
          <w:rFonts w:ascii="Times New Roman" w:hAnsi="Times New Roman" w:cs="Times New Roman"/>
          <w:lang w:val="en-GB"/>
        </w:rPr>
        <w:t xml:space="preserve"> Ltd</w:t>
      </w:r>
      <w:r w:rsidRPr="00E20F99">
        <w:rPr>
          <w:rFonts w:ascii="Times New Roman" w:hAnsi="Times New Roman" w:cs="Times New Roman"/>
          <w:lang w:val="en-GB"/>
        </w:rPr>
        <w:t>) to counterstain nuclei. For negative controls, the appropriate non-immune control sera (rabbit IgG from Vector Laboratories</w:t>
      </w:r>
      <w:r w:rsidR="0073445E" w:rsidRPr="00E20F99">
        <w:rPr>
          <w:rFonts w:ascii="Times New Roman" w:hAnsi="Times New Roman" w:cs="Times New Roman"/>
          <w:lang w:val="en-GB"/>
        </w:rPr>
        <w:t xml:space="preserve"> Ltd</w:t>
      </w:r>
      <w:r w:rsidRPr="00E20F99">
        <w:rPr>
          <w:rFonts w:ascii="Times New Roman" w:hAnsi="Times New Roman" w:cs="Times New Roman"/>
          <w:lang w:val="en-GB"/>
        </w:rPr>
        <w:t>, mouse IgG1 or mouse IgG2b from BD Pharmingen, Heidelberg, Germany) were used in place of primary antibodies followed by the same procedure as above. Images were acquired with an Axioplan microscope (Carl Zeiss, Oberkochen, Germany) equipped with selective filters and connected to a CCD IMAC camera (Sony, Tokyo, Japan) and ISIS fluorescent imaging system (MetaSystems, Altlussheim, Germany). For antibody specifications see Supplement table 1.</w:t>
      </w:r>
    </w:p>
    <w:p w14:paraId="53A3384A" w14:textId="77777777" w:rsidR="00950732" w:rsidRPr="00E20F99" w:rsidRDefault="00950732" w:rsidP="00F94B8F">
      <w:pPr>
        <w:spacing w:line="480" w:lineRule="auto"/>
        <w:jc w:val="both"/>
        <w:rPr>
          <w:rFonts w:ascii="Times New Roman" w:hAnsi="Times New Roman" w:cs="Times New Roman"/>
          <w:i/>
          <w:lang w:val="en-GB"/>
        </w:rPr>
      </w:pPr>
    </w:p>
    <w:p w14:paraId="4C16BB83" w14:textId="77777777" w:rsidR="00533DEC" w:rsidRPr="00E20F99" w:rsidRDefault="00533DEC" w:rsidP="00F94B8F">
      <w:pPr>
        <w:spacing w:line="480" w:lineRule="auto"/>
        <w:jc w:val="both"/>
        <w:rPr>
          <w:rFonts w:ascii="Times New Roman" w:hAnsi="Times New Roman" w:cs="Times New Roman"/>
          <w:i/>
          <w:lang w:val="en-GB"/>
        </w:rPr>
      </w:pPr>
    </w:p>
    <w:p w14:paraId="2144E190" w14:textId="77777777" w:rsidR="00E97772" w:rsidRPr="00E20F99" w:rsidRDefault="00E97772" w:rsidP="002F3731">
      <w:pPr>
        <w:spacing w:line="480" w:lineRule="auto"/>
        <w:jc w:val="both"/>
        <w:outlineLvl w:val="0"/>
        <w:rPr>
          <w:rFonts w:ascii="Times New Roman" w:hAnsi="Times New Roman" w:cs="Times New Roman"/>
          <w:i/>
          <w:lang w:val="en-GB"/>
        </w:rPr>
      </w:pPr>
      <w:r w:rsidRPr="00E20F99">
        <w:rPr>
          <w:rFonts w:ascii="Times New Roman" w:hAnsi="Times New Roman" w:cs="Times New Roman"/>
          <w:i/>
          <w:lang w:val="en-GB"/>
        </w:rPr>
        <w:lastRenderedPageBreak/>
        <w:t xml:space="preserve">Flow cytometry </w:t>
      </w:r>
    </w:p>
    <w:p w14:paraId="6A8E14D2" w14:textId="77777777" w:rsidR="00E97772" w:rsidRPr="00E20F99" w:rsidRDefault="00E97772" w:rsidP="00F94B8F">
      <w:pPr>
        <w:spacing w:line="480" w:lineRule="auto"/>
        <w:jc w:val="both"/>
        <w:rPr>
          <w:rFonts w:ascii="Times New Roman" w:hAnsi="Times New Roman" w:cs="Times New Roman"/>
          <w:lang w:val="en-GB"/>
        </w:rPr>
      </w:pPr>
    </w:p>
    <w:p w14:paraId="67C1AF60" w14:textId="289A30CD" w:rsidR="00E97772" w:rsidRPr="00E20F99" w:rsidRDefault="00E97772" w:rsidP="00F94B8F">
      <w:pPr>
        <w:spacing w:line="480" w:lineRule="auto"/>
        <w:jc w:val="both"/>
        <w:rPr>
          <w:rFonts w:ascii="Times New Roman" w:hAnsi="Times New Roman" w:cs="Times New Roman"/>
          <w:lang w:val="en-GB"/>
        </w:rPr>
      </w:pPr>
      <w:r w:rsidRPr="00E20F99">
        <w:rPr>
          <w:rFonts w:ascii="Times New Roman" w:hAnsi="Times New Roman" w:cs="Times New Roman"/>
          <w:lang w:val="en-GB"/>
        </w:rPr>
        <w:t xml:space="preserve">For flow cytometric analysis macrophages were collected and washed with PBS (5 min, 1500 rpm) and were resuspended in staining buffer (PBS containing 1% BSA (Amresco). Cells were stained for surface markers CD206, CD209 using phycoerythrin (PE) conjugated mAbs (BD Bioscienses, New Jersey, NJ, USA) for 30 min at 4°C; PE conjugated IgG1κ (BD Bioscienses) was used as isotype control. The stained cells were subsequently washed in staining buffer (5 min, 1500 rpm) and were fixed with 4% PFA for 20 minutes at RT. Data was collected by flow cytometric analysis using FACSCalibur (BD Bioscienses) and was analysed with </w:t>
      </w:r>
      <w:r w:rsidR="00A40ACC" w:rsidRPr="00E20F99">
        <w:rPr>
          <w:rFonts w:ascii="Times New Roman" w:hAnsi="Times New Roman" w:cs="Times New Roman"/>
          <w:lang w:val="en-GB"/>
        </w:rPr>
        <w:t>Flowing Software</w:t>
      </w:r>
      <w:r w:rsidR="002F3731" w:rsidRPr="00E20F99">
        <w:rPr>
          <w:rFonts w:ascii="Times New Roman" w:hAnsi="Times New Roman" w:cs="Times New Roman"/>
          <w:lang w:val="en-GB"/>
        </w:rPr>
        <w:t xml:space="preserve"> (Cell Imaging Core, Turku, Finland)</w:t>
      </w:r>
      <w:r w:rsidRPr="00E20F99">
        <w:rPr>
          <w:rFonts w:ascii="Times New Roman" w:hAnsi="Times New Roman" w:cs="Times New Roman"/>
          <w:lang w:val="en-GB"/>
        </w:rPr>
        <w:t>.</w:t>
      </w:r>
      <w:r w:rsidR="0012552A" w:rsidRPr="00E20F99">
        <w:rPr>
          <w:rFonts w:ascii="Times New Roman" w:hAnsi="Times New Roman" w:cs="Times New Roman"/>
          <w:lang w:val="en-GB"/>
        </w:rPr>
        <w:t xml:space="preserve"> For antibody specifications see </w:t>
      </w:r>
      <w:r w:rsidR="002F3731" w:rsidRPr="00E20F99">
        <w:rPr>
          <w:rFonts w:ascii="Times New Roman" w:hAnsi="Times New Roman" w:cs="Times New Roman"/>
          <w:lang w:val="en-GB"/>
        </w:rPr>
        <w:t>S</w:t>
      </w:r>
      <w:r w:rsidR="0012552A" w:rsidRPr="00E20F99">
        <w:rPr>
          <w:rFonts w:ascii="Times New Roman" w:hAnsi="Times New Roman" w:cs="Times New Roman"/>
          <w:lang w:val="en-GB"/>
        </w:rPr>
        <w:t>upplement table 1.</w:t>
      </w:r>
    </w:p>
    <w:p w14:paraId="2652D092" w14:textId="77777777" w:rsidR="00C710E8" w:rsidRPr="00E20F99" w:rsidRDefault="00C710E8" w:rsidP="00C710E8">
      <w:pPr>
        <w:spacing w:after="160" w:line="259" w:lineRule="auto"/>
        <w:rPr>
          <w:rFonts w:ascii="Times New Roman" w:hAnsi="Times New Roman" w:cs="Times New Roman"/>
          <w:bCs/>
          <w:i/>
          <w:lang w:val="en-GB"/>
        </w:rPr>
      </w:pPr>
    </w:p>
    <w:p w14:paraId="0AFA2EF1" w14:textId="77777777" w:rsidR="00E97772" w:rsidRPr="00E20F99" w:rsidRDefault="00E97772" w:rsidP="00C710E8">
      <w:pPr>
        <w:spacing w:after="160" w:line="259" w:lineRule="auto"/>
        <w:rPr>
          <w:rFonts w:ascii="Times New Roman" w:hAnsi="Times New Roman" w:cs="Times New Roman"/>
          <w:bCs/>
          <w:i/>
          <w:lang w:val="en-GB"/>
        </w:rPr>
      </w:pPr>
      <w:r w:rsidRPr="00E20F99">
        <w:rPr>
          <w:rFonts w:ascii="Times New Roman" w:hAnsi="Times New Roman" w:cs="Times New Roman"/>
          <w:bCs/>
          <w:i/>
          <w:lang w:val="en-GB"/>
        </w:rPr>
        <w:t>Western blotting</w:t>
      </w:r>
    </w:p>
    <w:p w14:paraId="3AE78694" w14:textId="77777777" w:rsidR="00E97772" w:rsidRPr="00E20F99" w:rsidRDefault="00E97772" w:rsidP="00F94B8F">
      <w:pPr>
        <w:spacing w:line="480" w:lineRule="auto"/>
        <w:jc w:val="both"/>
        <w:rPr>
          <w:rFonts w:ascii="Times New Roman" w:hAnsi="Times New Roman" w:cs="Times New Roman"/>
          <w:bCs/>
          <w:i/>
          <w:lang w:val="en-GB"/>
        </w:rPr>
      </w:pPr>
    </w:p>
    <w:p w14:paraId="5F22A9FD" w14:textId="6091B8D8" w:rsidR="00E97772" w:rsidRPr="00E20F99" w:rsidRDefault="00E97772" w:rsidP="00F94B8F">
      <w:pPr>
        <w:spacing w:line="480" w:lineRule="auto"/>
        <w:jc w:val="both"/>
        <w:rPr>
          <w:rFonts w:ascii="Times New Roman" w:hAnsi="Times New Roman" w:cs="Times New Roman"/>
          <w:lang w:val="en-GB"/>
        </w:rPr>
      </w:pPr>
      <w:r w:rsidRPr="00E20F99">
        <w:rPr>
          <w:rFonts w:ascii="Times New Roman" w:hAnsi="Times New Roman" w:cs="Times New Roman"/>
          <w:lang w:val="en-GB"/>
        </w:rPr>
        <w:t xml:space="preserve">Cells were collected at 12 h following </w:t>
      </w:r>
      <w:r w:rsidRPr="00E20F99">
        <w:rPr>
          <w:rFonts w:ascii="Times New Roman" w:hAnsi="Times New Roman" w:cs="Times New Roman"/>
          <w:i/>
          <w:lang w:val="en-GB"/>
        </w:rPr>
        <w:t>P. acnes</w:t>
      </w:r>
      <w:r w:rsidRPr="00E20F99">
        <w:rPr>
          <w:rFonts w:ascii="Times New Roman" w:hAnsi="Times New Roman" w:cs="Times New Roman"/>
          <w:lang w:val="en-GB"/>
        </w:rPr>
        <w:t xml:space="preserve"> treatment and were washed in PBS and lysed in RIPA buffer containing a phosphatise-protease inhibitor mix (Sigma-Aldrich). After centrifugation (12000 rpm, 20 min, 4°C) supernatant was collected, protein concentration was determined using BCA Protein Assay Kit (Thermo Fisher Scientific). Proteins were separated by electrophoresis using a 6% or 12% polyacrylamide gel and transferred to nitrocellulose membrane (Bio-Rad Laboratories, Hercules, CA, USA). After blocking, membranes were probed with anti-IL</w:t>
      </w:r>
      <w:r w:rsidR="0068738C" w:rsidRPr="00E20F99">
        <w:rPr>
          <w:rFonts w:ascii="Times New Roman" w:hAnsi="Times New Roman" w:cs="Times New Roman"/>
          <w:lang w:val="en-GB"/>
        </w:rPr>
        <w:t>-</w:t>
      </w:r>
      <w:r w:rsidR="00192EB0" w:rsidRPr="00E20F99">
        <w:rPr>
          <w:rFonts w:ascii="Times New Roman" w:hAnsi="Times New Roman" w:cs="Times New Roman"/>
          <w:lang w:val="en-GB"/>
        </w:rPr>
        <w:t>1B</w:t>
      </w:r>
      <w:r w:rsidRPr="00E20F99">
        <w:rPr>
          <w:rFonts w:ascii="Times New Roman" w:hAnsi="Times New Roman" w:cs="Times New Roman"/>
          <w:lang w:val="en-GB"/>
        </w:rPr>
        <w:t xml:space="preserve"> (R&amp;D Systems</w:t>
      </w:r>
      <w:r w:rsidR="008662C7" w:rsidRPr="00E20F99">
        <w:rPr>
          <w:rFonts w:ascii="Times New Roman" w:hAnsi="Times New Roman" w:cs="Times New Roman"/>
          <w:lang w:val="en-GB"/>
        </w:rPr>
        <w:t>, MN, USA</w:t>
      </w:r>
      <w:r w:rsidRPr="00E20F99">
        <w:rPr>
          <w:rFonts w:ascii="Times New Roman" w:hAnsi="Times New Roman" w:cs="Times New Roman"/>
          <w:lang w:val="en-GB"/>
        </w:rPr>
        <w:t>), anti–FXIII-A (Acris Antibodies, Herford, Germany) and anti-β-actin (Cell Signalling, Danvers, MA, USA). The Ag–Ab complexes were labelled with appropriate HRP-conjugated secondary antibodies (Bio-Rad Laboratories) and visualized by Immobilon Western HRP Substrate kit (Millipore, Bedford, MA, USA).</w:t>
      </w:r>
      <w:r w:rsidR="0012552A" w:rsidRPr="00E20F99">
        <w:rPr>
          <w:rFonts w:ascii="Times New Roman" w:hAnsi="Times New Roman" w:cs="Times New Roman"/>
          <w:lang w:val="en-GB"/>
        </w:rPr>
        <w:t xml:space="preserve"> For antibody specifications see </w:t>
      </w:r>
      <w:r w:rsidR="00AD02B0" w:rsidRPr="00E20F99">
        <w:rPr>
          <w:rFonts w:ascii="Times New Roman" w:hAnsi="Times New Roman" w:cs="Times New Roman"/>
          <w:lang w:val="en-GB"/>
        </w:rPr>
        <w:t>S</w:t>
      </w:r>
      <w:r w:rsidR="0012552A" w:rsidRPr="00E20F99">
        <w:rPr>
          <w:rFonts w:ascii="Times New Roman" w:hAnsi="Times New Roman" w:cs="Times New Roman"/>
          <w:lang w:val="en-GB"/>
        </w:rPr>
        <w:t>upplement table 1.</w:t>
      </w:r>
    </w:p>
    <w:p w14:paraId="4FE04106" w14:textId="42C3027B" w:rsidR="00E97772" w:rsidRPr="00E20F99" w:rsidRDefault="00E97772" w:rsidP="00F94B8F">
      <w:pPr>
        <w:spacing w:line="480" w:lineRule="auto"/>
        <w:jc w:val="both"/>
        <w:rPr>
          <w:rFonts w:ascii="Times New Roman" w:hAnsi="Times New Roman" w:cs="Times New Roman"/>
          <w:i/>
          <w:lang w:val="en-GB"/>
        </w:rPr>
      </w:pPr>
    </w:p>
    <w:p w14:paraId="692B7585" w14:textId="1806F52D" w:rsidR="00E97772" w:rsidRPr="00E20F99" w:rsidRDefault="00E97772" w:rsidP="002F3731">
      <w:pPr>
        <w:spacing w:line="480" w:lineRule="auto"/>
        <w:jc w:val="both"/>
        <w:outlineLvl w:val="0"/>
        <w:rPr>
          <w:rFonts w:ascii="Times New Roman" w:hAnsi="Times New Roman" w:cs="Times New Roman"/>
          <w:i/>
          <w:lang w:val="en-GB"/>
        </w:rPr>
      </w:pPr>
      <w:r w:rsidRPr="00E20F99">
        <w:rPr>
          <w:rFonts w:ascii="Times New Roman" w:hAnsi="Times New Roman" w:cs="Times New Roman"/>
          <w:i/>
          <w:lang w:val="en-GB"/>
        </w:rPr>
        <w:lastRenderedPageBreak/>
        <w:t>ELISA</w:t>
      </w:r>
    </w:p>
    <w:p w14:paraId="1AC50530" w14:textId="521D0B28" w:rsidR="00BB30E4" w:rsidRPr="00E20F99" w:rsidRDefault="00BB30E4" w:rsidP="00F94B8F">
      <w:pPr>
        <w:spacing w:line="480" w:lineRule="auto"/>
        <w:jc w:val="both"/>
        <w:rPr>
          <w:rFonts w:ascii="Times New Roman" w:hAnsi="Times New Roman" w:cs="Times New Roman"/>
          <w:i/>
          <w:lang w:val="en-GB"/>
        </w:rPr>
      </w:pPr>
    </w:p>
    <w:p w14:paraId="43485033" w14:textId="1249A97E" w:rsidR="00E97772" w:rsidRPr="00E20F99" w:rsidRDefault="00D26DFD" w:rsidP="00F94B8F">
      <w:pPr>
        <w:spacing w:line="480" w:lineRule="auto"/>
        <w:jc w:val="both"/>
        <w:rPr>
          <w:rFonts w:ascii="Times New Roman" w:hAnsi="Times New Roman" w:cs="Times New Roman"/>
          <w:lang w:val="en-GB"/>
        </w:rPr>
      </w:pPr>
      <w:r w:rsidRPr="00E20F99">
        <w:rPr>
          <w:rFonts w:ascii="Times New Roman" w:hAnsi="Times New Roman" w:cs="Times New Roman"/>
          <w:lang w:val="en-GB"/>
        </w:rPr>
        <w:t>Supernatants from</w:t>
      </w:r>
      <w:r w:rsidR="00E97772" w:rsidRPr="00E20F99">
        <w:rPr>
          <w:rFonts w:ascii="Times New Roman" w:hAnsi="Times New Roman" w:cs="Times New Roman"/>
          <w:lang w:val="en-GB"/>
        </w:rPr>
        <w:t xml:space="preserve"> macrophage</w:t>
      </w:r>
      <w:r w:rsidRPr="00E20F99">
        <w:rPr>
          <w:rFonts w:ascii="Times New Roman" w:hAnsi="Times New Roman" w:cs="Times New Roman"/>
          <w:lang w:val="en-GB"/>
        </w:rPr>
        <w:t>s cultured</w:t>
      </w:r>
      <w:r w:rsidR="00E97772" w:rsidRPr="00E20F99">
        <w:rPr>
          <w:rFonts w:ascii="Times New Roman" w:hAnsi="Times New Roman" w:cs="Times New Roman"/>
          <w:lang w:val="en-GB"/>
        </w:rPr>
        <w:t xml:space="preserve"> in the presence of SZ95 sebocyte supernatant or appropriate controls were collected</w:t>
      </w:r>
      <w:r w:rsidR="00E97772" w:rsidRPr="00E20F99" w:rsidDel="00D35FFE">
        <w:rPr>
          <w:rFonts w:ascii="Times New Roman" w:hAnsi="Times New Roman" w:cs="Times New Roman"/>
          <w:lang w:val="en-GB"/>
        </w:rPr>
        <w:t xml:space="preserve"> </w:t>
      </w:r>
      <w:r w:rsidR="00C8197B" w:rsidRPr="00E20F99">
        <w:rPr>
          <w:rFonts w:ascii="Times New Roman" w:hAnsi="Times New Roman" w:cs="Times New Roman"/>
          <w:lang w:val="en-GB"/>
        </w:rPr>
        <w:t xml:space="preserve">at 24 h after </w:t>
      </w:r>
      <w:r w:rsidR="00E97772" w:rsidRPr="00E20F99">
        <w:rPr>
          <w:rFonts w:ascii="Times New Roman" w:hAnsi="Times New Roman" w:cs="Times New Roman"/>
          <w:i/>
          <w:lang w:val="en-GB"/>
        </w:rPr>
        <w:t xml:space="preserve">P. acnes </w:t>
      </w:r>
      <w:r w:rsidR="00C8197B" w:rsidRPr="00E20F99">
        <w:rPr>
          <w:rFonts w:ascii="Times New Roman" w:hAnsi="Times New Roman" w:cs="Times New Roman"/>
          <w:i/>
          <w:lang w:val="en-GB"/>
        </w:rPr>
        <w:t xml:space="preserve">889 </w:t>
      </w:r>
      <w:r w:rsidR="00E97772" w:rsidRPr="00E20F99">
        <w:rPr>
          <w:rFonts w:ascii="Times New Roman" w:hAnsi="Times New Roman" w:cs="Times New Roman"/>
          <w:lang w:val="en-GB"/>
        </w:rPr>
        <w:t xml:space="preserve">treatment and were stored at −20°C until they were </w:t>
      </w:r>
      <w:r w:rsidR="003C11FA" w:rsidRPr="00E20F99">
        <w:rPr>
          <w:rFonts w:ascii="Times New Roman" w:hAnsi="Times New Roman" w:cs="Times New Roman"/>
          <w:lang w:val="en-GB"/>
        </w:rPr>
        <w:t>analysed</w:t>
      </w:r>
      <w:r w:rsidR="00E97772" w:rsidRPr="00E20F99">
        <w:rPr>
          <w:rFonts w:ascii="Times New Roman" w:hAnsi="Times New Roman" w:cs="Times New Roman"/>
          <w:lang w:val="en-GB"/>
        </w:rPr>
        <w:t xml:space="preserve"> </w:t>
      </w:r>
      <w:r w:rsidRPr="00E20F99">
        <w:rPr>
          <w:rFonts w:ascii="Times New Roman" w:hAnsi="Times New Roman" w:cs="Times New Roman"/>
          <w:lang w:val="en-GB"/>
        </w:rPr>
        <w:t xml:space="preserve">for </w:t>
      </w:r>
      <w:r w:rsidR="000B2F08" w:rsidRPr="00E20F99">
        <w:rPr>
          <w:rFonts w:ascii="Times New Roman" w:hAnsi="Times New Roman" w:cs="Times New Roman"/>
          <w:lang w:val="en-GB"/>
        </w:rPr>
        <w:t>IL</w:t>
      </w:r>
      <w:r w:rsidRPr="00E20F99">
        <w:rPr>
          <w:rFonts w:ascii="Times New Roman" w:hAnsi="Times New Roman" w:cs="Times New Roman"/>
          <w:lang w:val="en-GB"/>
        </w:rPr>
        <w:t>-</w:t>
      </w:r>
      <w:r w:rsidR="000B2F08" w:rsidRPr="00E20F99">
        <w:rPr>
          <w:rFonts w:ascii="Times New Roman" w:hAnsi="Times New Roman" w:cs="Times New Roman"/>
          <w:lang w:val="en-GB"/>
        </w:rPr>
        <w:t>6</w:t>
      </w:r>
      <w:r w:rsidR="00192EB0" w:rsidRPr="00E20F99">
        <w:rPr>
          <w:rFonts w:ascii="Times New Roman" w:hAnsi="Times New Roman" w:cs="Times New Roman"/>
          <w:lang w:val="en-GB"/>
        </w:rPr>
        <w:t>, TNF-A</w:t>
      </w:r>
      <w:r w:rsidR="00E97772" w:rsidRPr="00E20F99">
        <w:rPr>
          <w:rFonts w:ascii="Times New Roman" w:hAnsi="Times New Roman" w:cs="Times New Roman"/>
          <w:lang w:val="en-GB"/>
        </w:rPr>
        <w:t xml:space="preserve"> and IL</w:t>
      </w:r>
      <w:r w:rsidRPr="00E20F99">
        <w:rPr>
          <w:rFonts w:ascii="Times New Roman" w:hAnsi="Times New Roman" w:cs="Times New Roman"/>
          <w:lang w:val="en-GB"/>
        </w:rPr>
        <w:t>-</w:t>
      </w:r>
      <w:r w:rsidR="00E97772" w:rsidRPr="00E20F99">
        <w:rPr>
          <w:rFonts w:ascii="Times New Roman" w:hAnsi="Times New Roman" w:cs="Times New Roman"/>
          <w:lang w:val="en-GB"/>
        </w:rPr>
        <w:t>1</w:t>
      </w:r>
      <w:r w:rsidR="00192EB0" w:rsidRPr="00E20F99">
        <w:rPr>
          <w:rFonts w:ascii="Times New Roman" w:hAnsi="Times New Roman" w:cs="Times New Roman"/>
          <w:lang w:val="en-GB"/>
        </w:rPr>
        <w:t>B</w:t>
      </w:r>
      <w:r w:rsidRPr="00E20F99">
        <w:rPr>
          <w:rFonts w:ascii="Times New Roman" w:hAnsi="Times New Roman" w:cs="Times New Roman"/>
          <w:lang w:val="en-GB"/>
        </w:rPr>
        <w:t xml:space="preserve"> </w:t>
      </w:r>
      <w:r w:rsidR="00E97772" w:rsidRPr="00E20F99">
        <w:rPr>
          <w:rFonts w:ascii="Times New Roman" w:hAnsi="Times New Roman" w:cs="Times New Roman"/>
          <w:lang w:val="en-GB"/>
        </w:rPr>
        <w:t>using the appropriate ELISA Duosets (</w:t>
      </w:r>
      <w:r w:rsidR="00E97772" w:rsidRPr="00E20F99">
        <w:rPr>
          <w:rFonts w:ascii="Times New Roman" w:hAnsi="Times New Roman" w:cs="Times New Roman"/>
          <w:bCs/>
          <w:lang w:val="en-GB"/>
        </w:rPr>
        <w:t>R&amp;D Systems</w:t>
      </w:r>
      <w:r w:rsidR="00E97772" w:rsidRPr="00E20F99">
        <w:rPr>
          <w:rFonts w:ascii="Times New Roman" w:hAnsi="Times New Roman" w:cs="Times New Roman"/>
          <w:lang w:val="en-GB"/>
        </w:rPr>
        <w:t xml:space="preserve">) according to the manufacturer’s instructions. For the analyses of CXCL8 </w:t>
      </w:r>
      <w:r w:rsidRPr="00E20F99">
        <w:rPr>
          <w:rFonts w:ascii="Times New Roman" w:hAnsi="Times New Roman" w:cs="Times New Roman"/>
          <w:lang w:val="en-GB"/>
        </w:rPr>
        <w:t xml:space="preserve">and IL-4, </w:t>
      </w:r>
      <w:r w:rsidR="00E97772" w:rsidRPr="00E20F99">
        <w:rPr>
          <w:rFonts w:ascii="Times New Roman" w:hAnsi="Times New Roman" w:cs="Times New Roman"/>
          <w:lang w:val="en-GB"/>
        </w:rPr>
        <w:t xml:space="preserve">supernatants </w:t>
      </w:r>
      <w:r w:rsidRPr="00E20F99">
        <w:rPr>
          <w:rFonts w:ascii="Times New Roman" w:hAnsi="Times New Roman" w:cs="Times New Roman"/>
          <w:lang w:val="en-GB"/>
        </w:rPr>
        <w:t>from</w:t>
      </w:r>
      <w:r w:rsidR="00E97772" w:rsidRPr="00E20F99">
        <w:rPr>
          <w:rFonts w:ascii="Times New Roman" w:hAnsi="Times New Roman" w:cs="Times New Roman"/>
          <w:lang w:val="en-GB"/>
        </w:rPr>
        <w:t xml:space="preserve"> SZ95 sebocyte</w:t>
      </w:r>
      <w:r w:rsidRPr="00E20F99">
        <w:rPr>
          <w:rFonts w:ascii="Times New Roman" w:hAnsi="Times New Roman" w:cs="Times New Roman"/>
          <w:lang w:val="en-GB"/>
        </w:rPr>
        <w:t>s</w:t>
      </w:r>
      <w:r w:rsidR="00E97772" w:rsidRPr="00E20F99">
        <w:rPr>
          <w:rFonts w:ascii="Times New Roman" w:hAnsi="Times New Roman" w:cs="Times New Roman"/>
          <w:lang w:val="en-GB"/>
        </w:rPr>
        <w:t xml:space="preserve"> were collected</w:t>
      </w:r>
      <w:r w:rsidR="00E97772" w:rsidRPr="00E20F99" w:rsidDel="00D35FFE">
        <w:rPr>
          <w:rFonts w:ascii="Times New Roman" w:hAnsi="Times New Roman" w:cs="Times New Roman"/>
          <w:lang w:val="en-GB"/>
        </w:rPr>
        <w:t xml:space="preserve"> </w:t>
      </w:r>
      <w:r w:rsidR="00E97772" w:rsidRPr="00E20F99">
        <w:rPr>
          <w:rFonts w:ascii="Times New Roman" w:hAnsi="Times New Roman" w:cs="Times New Roman"/>
          <w:lang w:val="en-GB"/>
        </w:rPr>
        <w:t xml:space="preserve">at 12 h, 24 h and 36 h at approximately 80% confluence and were stored at −20°C until they were used for measurements with </w:t>
      </w:r>
      <w:r w:rsidRPr="00E20F99">
        <w:rPr>
          <w:rFonts w:ascii="Times New Roman" w:hAnsi="Times New Roman" w:cs="Times New Roman"/>
          <w:lang w:val="en-GB"/>
        </w:rPr>
        <w:t>specific</w:t>
      </w:r>
      <w:r w:rsidR="00E97772" w:rsidRPr="00E20F99">
        <w:rPr>
          <w:rFonts w:ascii="Times New Roman" w:hAnsi="Times New Roman" w:cs="Times New Roman"/>
          <w:lang w:val="en-GB"/>
        </w:rPr>
        <w:t xml:space="preserve"> ELISA Duoset</w:t>
      </w:r>
      <w:r w:rsidRPr="00E20F99">
        <w:rPr>
          <w:rFonts w:ascii="Times New Roman" w:hAnsi="Times New Roman" w:cs="Times New Roman"/>
          <w:lang w:val="en-GB"/>
        </w:rPr>
        <w:t>s</w:t>
      </w:r>
      <w:r w:rsidR="00E97772" w:rsidRPr="00E20F99">
        <w:rPr>
          <w:rFonts w:ascii="Times New Roman" w:hAnsi="Times New Roman" w:cs="Times New Roman"/>
          <w:lang w:val="en-GB"/>
        </w:rPr>
        <w:t xml:space="preserve"> (</w:t>
      </w:r>
      <w:r w:rsidR="00E97772" w:rsidRPr="00E20F99">
        <w:rPr>
          <w:rFonts w:ascii="Times New Roman" w:hAnsi="Times New Roman" w:cs="Times New Roman"/>
          <w:bCs/>
          <w:lang w:val="en-GB"/>
        </w:rPr>
        <w:t>R&amp;D Systems</w:t>
      </w:r>
      <w:r w:rsidR="00E97772" w:rsidRPr="00E20F99">
        <w:rPr>
          <w:rFonts w:ascii="Times New Roman" w:hAnsi="Times New Roman" w:cs="Times New Roman"/>
          <w:lang w:val="en-GB"/>
        </w:rPr>
        <w:t xml:space="preserve">) according to the manufacturer’s instructions. </w:t>
      </w:r>
    </w:p>
    <w:p w14:paraId="33BDA03F" w14:textId="77777777" w:rsidR="00E97772" w:rsidRPr="00E20F99" w:rsidRDefault="00E97772" w:rsidP="00F94B8F">
      <w:pPr>
        <w:spacing w:line="480" w:lineRule="auto"/>
        <w:jc w:val="both"/>
        <w:rPr>
          <w:rFonts w:ascii="Times New Roman" w:hAnsi="Times New Roman" w:cs="Times New Roman"/>
          <w:lang w:val="en-GB"/>
        </w:rPr>
      </w:pPr>
    </w:p>
    <w:p w14:paraId="0CB952AB" w14:textId="2EEC4E85" w:rsidR="00E97772" w:rsidRPr="00E20F99" w:rsidRDefault="00E97772" w:rsidP="002F3731">
      <w:pPr>
        <w:spacing w:line="480" w:lineRule="auto"/>
        <w:jc w:val="both"/>
        <w:outlineLvl w:val="0"/>
        <w:rPr>
          <w:rFonts w:ascii="Times New Roman" w:hAnsi="Times New Roman" w:cs="Times New Roman"/>
          <w:i/>
          <w:lang w:val="en-GB"/>
        </w:rPr>
      </w:pPr>
      <w:r w:rsidRPr="00E20F99">
        <w:rPr>
          <w:rFonts w:ascii="Times New Roman" w:hAnsi="Times New Roman" w:cs="Times New Roman"/>
          <w:i/>
          <w:lang w:val="en-GB"/>
        </w:rPr>
        <w:t>Phagocytosis assay</w:t>
      </w:r>
    </w:p>
    <w:p w14:paraId="3CA520C8" w14:textId="59BE6F62" w:rsidR="00E97772" w:rsidRPr="00E20F99" w:rsidRDefault="00E97772" w:rsidP="00F94B8F">
      <w:pPr>
        <w:spacing w:line="480" w:lineRule="auto"/>
        <w:jc w:val="both"/>
        <w:rPr>
          <w:rFonts w:ascii="Times New Roman" w:hAnsi="Times New Roman" w:cs="Times New Roman"/>
          <w:lang w:val="en-GB"/>
        </w:rPr>
      </w:pPr>
    </w:p>
    <w:p w14:paraId="7C3EC335" w14:textId="3D241484" w:rsidR="00E97772" w:rsidRPr="00E20F99" w:rsidRDefault="00E97772" w:rsidP="00F94B8F">
      <w:pPr>
        <w:spacing w:after="160" w:line="480" w:lineRule="auto"/>
        <w:jc w:val="both"/>
        <w:rPr>
          <w:rFonts w:ascii="Times New Roman" w:hAnsi="Times New Roman" w:cs="Times New Roman"/>
          <w:lang w:val="en-GB"/>
        </w:rPr>
      </w:pPr>
      <w:r w:rsidRPr="00E20F99">
        <w:rPr>
          <w:rFonts w:ascii="Times New Roman" w:hAnsi="Times New Roman" w:cs="Times New Roman"/>
          <w:lang w:val="en-GB"/>
        </w:rPr>
        <w:t xml:space="preserve">For FITC staining of </w:t>
      </w:r>
      <w:r w:rsidRPr="00E20F99">
        <w:rPr>
          <w:rFonts w:ascii="Times New Roman" w:hAnsi="Times New Roman" w:cs="Times New Roman"/>
          <w:i/>
          <w:lang w:val="en-GB"/>
        </w:rPr>
        <w:t>P. acnes</w:t>
      </w:r>
      <w:r w:rsidR="00D26DFD" w:rsidRPr="00E20F99">
        <w:rPr>
          <w:rFonts w:ascii="Times New Roman" w:hAnsi="Times New Roman" w:cs="Times New Roman"/>
          <w:i/>
          <w:lang w:val="en-GB"/>
        </w:rPr>
        <w:t>,</w:t>
      </w:r>
      <w:r w:rsidRPr="00E20F99">
        <w:rPr>
          <w:rFonts w:ascii="Times New Roman" w:hAnsi="Times New Roman" w:cs="Times New Roman"/>
          <w:i/>
          <w:lang w:val="en-GB"/>
        </w:rPr>
        <w:t xml:space="preserve"> </w:t>
      </w:r>
      <w:r w:rsidR="00D26DFD" w:rsidRPr="00E20F99">
        <w:rPr>
          <w:rFonts w:ascii="Times New Roman" w:hAnsi="Times New Roman" w:cs="Times New Roman"/>
          <w:lang w:val="en-GB"/>
        </w:rPr>
        <w:t>bacteria</w:t>
      </w:r>
      <w:r w:rsidRPr="00E20F99">
        <w:rPr>
          <w:rFonts w:ascii="Times New Roman" w:hAnsi="Times New Roman" w:cs="Times New Roman"/>
          <w:lang w:val="en-GB"/>
        </w:rPr>
        <w:t xml:space="preserve"> were collected and washed in PBS and resuspended in 1 ml 0.1 M sodium bicarbonate buffer pH 9. 1 µl of 10 mg/ml FITC (Sigma-Aldrich) was used for labelling 10</w:t>
      </w:r>
      <w:r w:rsidRPr="00E20F99">
        <w:rPr>
          <w:rFonts w:ascii="Times New Roman" w:hAnsi="Times New Roman" w:cs="Times New Roman"/>
          <w:vertAlign w:val="superscript"/>
          <w:lang w:val="en-GB"/>
        </w:rPr>
        <w:t>8</w:t>
      </w:r>
      <w:r w:rsidRPr="00E20F99">
        <w:rPr>
          <w:rFonts w:ascii="Times New Roman" w:hAnsi="Times New Roman" w:cs="Times New Roman"/>
          <w:lang w:val="en-GB"/>
        </w:rPr>
        <w:t xml:space="preserve"> bacteria at 4°C for 1 h. Finally</w:t>
      </w:r>
      <w:r w:rsidR="003C11FA" w:rsidRPr="00E20F99">
        <w:rPr>
          <w:rFonts w:ascii="Times New Roman" w:hAnsi="Times New Roman" w:cs="Times New Roman"/>
          <w:lang w:val="en-GB"/>
        </w:rPr>
        <w:t>,</w:t>
      </w:r>
      <w:r w:rsidRPr="00E20F99">
        <w:rPr>
          <w:rFonts w:ascii="Times New Roman" w:hAnsi="Times New Roman" w:cs="Times New Roman"/>
          <w:lang w:val="en-GB"/>
        </w:rPr>
        <w:t xml:space="preserve"> cells were washed in PBS twice and used for phagocytosis. Macrophages were incubated with FITC-labelled </w:t>
      </w:r>
      <w:r w:rsidRPr="00E20F99">
        <w:rPr>
          <w:rFonts w:ascii="Times New Roman" w:hAnsi="Times New Roman" w:cs="Times New Roman"/>
          <w:i/>
          <w:lang w:val="en-GB"/>
        </w:rPr>
        <w:t xml:space="preserve">P. acnes </w:t>
      </w:r>
      <w:r w:rsidR="00FA206C">
        <w:rPr>
          <w:rFonts w:ascii="Times New Roman" w:hAnsi="Times New Roman" w:cs="Times New Roman"/>
          <w:lang w:val="en-GB"/>
        </w:rPr>
        <w:t>for 2</w:t>
      </w:r>
      <w:r w:rsidR="00636DE9">
        <w:rPr>
          <w:rFonts w:ascii="Times New Roman" w:hAnsi="Times New Roman" w:cs="Times New Roman"/>
          <w:lang w:val="en-GB"/>
        </w:rPr>
        <w:t xml:space="preserve"> </w:t>
      </w:r>
      <w:r w:rsidRPr="00E20F99">
        <w:rPr>
          <w:rFonts w:ascii="Times New Roman" w:hAnsi="Times New Roman" w:cs="Times New Roman"/>
          <w:lang w:val="en-GB"/>
        </w:rPr>
        <w:t>h</w:t>
      </w:r>
      <w:r w:rsidR="00492E2C" w:rsidRPr="00E20F99">
        <w:rPr>
          <w:rFonts w:ascii="Times New Roman" w:hAnsi="Times New Roman" w:cs="Times New Roman"/>
          <w:lang w:val="en-GB"/>
        </w:rPr>
        <w:t xml:space="preserve"> </w:t>
      </w:r>
      <w:r w:rsidRPr="00E20F99">
        <w:rPr>
          <w:rFonts w:ascii="Times New Roman" w:hAnsi="Times New Roman" w:cs="Times New Roman"/>
          <w:lang w:val="en-GB"/>
        </w:rPr>
        <w:t>at 37°C</w:t>
      </w:r>
      <w:r w:rsidR="006E7864" w:rsidRPr="00E20F99">
        <w:rPr>
          <w:rFonts w:ascii="Times New Roman" w:hAnsi="Times New Roman" w:cs="Times New Roman"/>
          <w:lang w:val="en-GB"/>
        </w:rPr>
        <w:t>,</w:t>
      </w:r>
      <w:r w:rsidRPr="00E20F99">
        <w:rPr>
          <w:rFonts w:ascii="Times New Roman" w:hAnsi="Times New Roman" w:cs="Times New Roman"/>
          <w:lang w:val="en-GB"/>
        </w:rPr>
        <w:t xml:space="preserve"> </w:t>
      </w:r>
      <w:r w:rsidR="006E7864" w:rsidRPr="00E20F99">
        <w:rPr>
          <w:rFonts w:ascii="Times New Roman" w:hAnsi="Times New Roman" w:cs="Times New Roman"/>
          <w:lang w:val="en-GB"/>
        </w:rPr>
        <w:t xml:space="preserve">with or without lipid depletion and replacement, </w:t>
      </w:r>
      <w:r w:rsidRPr="00E20F99">
        <w:rPr>
          <w:rFonts w:ascii="Times New Roman" w:hAnsi="Times New Roman" w:cs="Times New Roman"/>
          <w:lang w:val="en-GB"/>
        </w:rPr>
        <w:t xml:space="preserve">to allow </w:t>
      </w:r>
      <w:r w:rsidR="00492E2C" w:rsidRPr="00E20F99">
        <w:rPr>
          <w:rFonts w:ascii="Times New Roman" w:hAnsi="Times New Roman" w:cs="Times New Roman"/>
          <w:lang w:val="en-GB"/>
        </w:rPr>
        <w:t>bacteria</w:t>
      </w:r>
      <w:r w:rsidRPr="00E20F99">
        <w:rPr>
          <w:rFonts w:ascii="Times New Roman" w:hAnsi="Times New Roman" w:cs="Times New Roman"/>
          <w:lang w:val="en-GB"/>
        </w:rPr>
        <w:t xml:space="preserve"> uptake. The process of phagocytosis was stopped by adding ice-cold PBS. Cells were then collected and washed twice with cold PBS by centrifugation for 5 min at 1500 rpm. Cells were fixed with 4% PFA for 20 min at RT, data was collected by flow cytometric analysis using FACSCalibur (BD Bioscienses) and was analysed with </w:t>
      </w:r>
      <w:r w:rsidR="00A40ACC" w:rsidRPr="00E20F99">
        <w:rPr>
          <w:rFonts w:ascii="Times New Roman" w:hAnsi="Times New Roman" w:cs="Times New Roman"/>
          <w:lang w:val="en-GB"/>
        </w:rPr>
        <w:t>Flowing Software</w:t>
      </w:r>
      <w:r w:rsidR="00D26DFD" w:rsidRPr="00E20F99">
        <w:rPr>
          <w:rFonts w:ascii="Times New Roman" w:hAnsi="Times New Roman" w:cs="Times New Roman"/>
          <w:lang w:val="en-GB"/>
        </w:rPr>
        <w:t xml:space="preserve"> (Cell Imaging Core)</w:t>
      </w:r>
      <w:r w:rsidRPr="00E20F99">
        <w:rPr>
          <w:rFonts w:ascii="Times New Roman" w:hAnsi="Times New Roman" w:cs="Times New Roman"/>
          <w:lang w:val="en-GB"/>
        </w:rPr>
        <w:t>.</w:t>
      </w:r>
    </w:p>
    <w:p w14:paraId="1F246BA1" w14:textId="77777777" w:rsidR="00533DEC" w:rsidRPr="00E20F99" w:rsidRDefault="00533DEC" w:rsidP="00F94B8F">
      <w:pPr>
        <w:spacing w:after="160" w:line="480" w:lineRule="auto"/>
        <w:jc w:val="both"/>
        <w:rPr>
          <w:rFonts w:ascii="Times New Roman" w:hAnsi="Times New Roman" w:cs="Times New Roman"/>
          <w:lang w:val="en-GB"/>
        </w:rPr>
      </w:pPr>
    </w:p>
    <w:p w14:paraId="5341CD90" w14:textId="77777777" w:rsidR="00533DEC" w:rsidRPr="00E20F99" w:rsidRDefault="00533DEC" w:rsidP="00F94B8F">
      <w:pPr>
        <w:spacing w:after="160" w:line="480" w:lineRule="auto"/>
        <w:jc w:val="both"/>
        <w:rPr>
          <w:rFonts w:ascii="Times New Roman" w:hAnsi="Times New Roman" w:cs="Times New Roman"/>
          <w:lang w:val="en-GB"/>
        </w:rPr>
      </w:pPr>
    </w:p>
    <w:p w14:paraId="1E77F17E" w14:textId="77777777" w:rsidR="00533DEC" w:rsidRPr="00E20F99" w:rsidRDefault="00533DEC" w:rsidP="00F94B8F">
      <w:pPr>
        <w:spacing w:after="160" w:line="480" w:lineRule="auto"/>
        <w:jc w:val="both"/>
        <w:rPr>
          <w:rFonts w:ascii="Times New Roman" w:hAnsi="Times New Roman" w:cs="Times New Roman"/>
          <w:lang w:val="en-GB"/>
        </w:rPr>
      </w:pPr>
    </w:p>
    <w:p w14:paraId="62D1C38E" w14:textId="77777777" w:rsidR="00855393" w:rsidRPr="00E20F99" w:rsidRDefault="00855393" w:rsidP="002F3731">
      <w:pPr>
        <w:spacing w:line="480" w:lineRule="auto"/>
        <w:jc w:val="both"/>
        <w:outlineLvl w:val="0"/>
        <w:rPr>
          <w:rFonts w:ascii="Times New Roman" w:eastAsia="Times New Roman" w:hAnsi="Times New Roman" w:cs="Times New Roman"/>
          <w:i/>
          <w:lang w:val="en-GB" w:eastAsia="hu-HU"/>
        </w:rPr>
      </w:pPr>
      <w:r w:rsidRPr="00E20F99">
        <w:rPr>
          <w:rFonts w:ascii="Times New Roman" w:eastAsia="Times New Roman" w:hAnsi="Times New Roman" w:cs="Times New Roman"/>
          <w:i/>
          <w:lang w:val="en-GB" w:eastAsia="hu-HU"/>
        </w:rPr>
        <w:lastRenderedPageBreak/>
        <w:t>Statistics</w:t>
      </w:r>
    </w:p>
    <w:p w14:paraId="2447FBA6" w14:textId="77777777" w:rsidR="00855393" w:rsidRPr="00E20F99" w:rsidRDefault="00855393" w:rsidP="00F94B8F">
      <w:pPr>
        <w:spacing w:line="480" w:lineRule="auto"/>
        <w:jc w:val="both"/>
        <w:rPr>
          <w:rFonts w:ascii="Times New Roman" w:eastAsia="Times New Roman" w:hAnsi="Times New Roman" w:cs="Times New Roman"/>
          <w:i/>
          <w:lang w:val="en-GB" w:eastAsia="hu-HU"/>
        </w:rPr>
      </w:pPr>
      <w:r w:rsidRPr="00E20F99">
        <w:rPr>
          <w:rFonts w:ascii="Times New Roman" w:hAnsi="Times New Roman" w:cs="Times New Roman"/>
          <w:color w:val="000000" w:themeColor="text1"/>
          <w:lang w:val="en-GB"/>
        </w:rPr>
        <w:t>All data are presented as mean ± SD. We made at least three biologic replicates for all experiments. Unpaired t-test, one-way ANOVA statistic test and Tukey post-hoc test were used in the analysis of ELISA data. Differences by p&lt;0.05 values were considered statistically significant</w:t>
      </w:r>
      <w:r w:rsidRPr="00E20F99">
        <w:rPr>
          <w:rFonts w:ascii="Times New Roman" w:hAnsi="Times New Roman" w:cs="Times New Roman"/>
          <w:lang w:val="en-GB"/>
        </w:rPr>
        <w:t>.</w:t>
      </w:r>
    </w:p>
    <w:p w14:paraId="7FB0EF2E" w14:textId="1DF139CA" w:rsidR="00C07615" w:rsidRPr="00E20F99" w:rsidRDefault="00C07615">
      <w:pPr>
        <w:spacing w:after="160" w:line="259" w:lineRule="auto"/>
        <w:rPr>
          <w:rFonts w:ascii="Times New Roman" w:hAnsi="Times New Roman" w:cs="Times New Roman"/>
          <w:lang w:val="en-GB"/>
        </w:rPr>
      </w:pPr>
      <w:r w:rsidRPr="00E20F99">
        <w:rPr>
          <w:rFonts w:ascii="Times New Roman" w:hAnsi="Times New Roman" w:cs="Times New Roman"/>
          <w:lang w:val="en-GB"/>
        </w:rPr>
        <w:br w:type="page"/>
      </w:r>
    </w:p>
    <w:p w14:paraId="6EF0E80A" w14:textId="50CD006E" w:rsidR="00C07615" w:rsidRPr="00E20F99" w:rsidRDefault="00BB30E4" w:rsidP="00C07615">
      <w:pPr>
        <w:rPr>
          <w:rFonts w:ascii="Times New Roman" w:hAnsi="Times New Roman" w:cs="Times New Roman"/>
          <w:b/>
          <w:sz w:val="32"/>
          <w:lang w:val="en-GB"/>
        </w:rPr>
      </w:pPr>
      <w:r w:rsidRPr="00E20F99">
        <w:rPr>
          <w:rFonts w:ascii="Times New Roman" w:hAnsi="Times New Roman" w:cs="Times New Roman"/>
          <w:b/>
          <w:sz w:val="32"/>
          <w:lang w:val="en-GB"/>
        </w:rPr>
        <w:lastRenderedPageBreak/>
        <w:t>Supplement</w:t>
      </w:r>
      <w:r w:rsidR="00C07615" w:rsidRPr="00E20F99">
        <w:rPr>
          <w:rFonts w:ascii="Times New Roman" w:hAnsi="Times New Roman" w:cs="Times New Roman"/>
          <w:b/>
          <w:sz w:val="32"/>
          <w:lang w:val="en-GB"/>
        </w:rPr>
        <w:t xml:space="preserve"> Table 1</w:t>
      </w:r>
    </w:p>
    <w:p w14:paraId="4A42A9F6" w14:textId="1364B192" w:rsidR="00BB30E4" w:rsidRPr="00E20F99" w:rsidRDefault="00BB30E4" w:rsidP="006D223F">
      <w:pPr>
        <w:spacing w:after="160" w:line="480" w:lineRule="auto"/>
        <w:jc w:val="both"/>
        <w:rPr>
          <w:rFonts w:ascii="Times New Roman" w:hAnsi="Times New Roman" w:cs="Times New Roman"/>
          <w:lang w:val="en-GB"/>
        </w:rPr>
      </w:pPr>
    </w:p>
    <w:p w14:paraId="1B51BDFB" w14:textId="77777777" w:rsidR="001205A4" w:rsidRPr="00E20F99" w:rsidRDefault="001205A4" w:rsidP="002F3731">
      <w:pPr>
        <w:spacing w:after="160" w:line="480" w:lineRule="auto"/>
        <w:jc w:val="both"/>
        <w:outlineLvl w:val="0"/>
        <w:rPr>
          <w:rFonts w:ascii="Times New Roman" w:hAnsi="Times New Roman" w:cs="Times New Roman"/>
          <w:lang w:val="en-GB"/>
        </w:rPr>
      </w:pPr>
    </w:p>
    <w:p w14:paraId="509B9415" w14:textId="35F05E3A" w:rsidR="00F81EAD" w:rsidRPr="00E20F99" w:rsidRDefault="00F81EAD" w:rsidP="002F3731">
      <w:pPr>
        <w:spacing w:after="160" w:line="480" w:lineRule="auto"/>
        <w:jc w:val="both"/>
        <w:outlineLvl w:val="0"/>
        <w:rPr>
          <w:rFonts w:ascii="Times New Roman" w:hAnsi="Times New Roman" w:cs="Times New Roman"/>
          <w:b/>
          <w:bCs/>
          <w:lang w:val="en-GB"/>
        </w:rPr>
      </w:pPr>
      <w:r w:rsidRPr="00E20F99">
        <w:rPr>
          <w:rFonts w:ascii="Times New Roman" w:hAnsi="Times New Roman" w:cs="Times New Roman"/>
          <w:lang w:val="en-GB"/>
        </w:rPr>
        <w:t>Antibodies and their used dilutions</w:t>
      </w:r>
      <w:r w:rsidR="0024468A" w:rsidRPr="00E20F99">
        <w:rPr>
          <w:rFonts w:ascii="Times New Roman" w:hAnsi="Times New Roman" w:cs="Times New Roman"/>
          <w:lang w:val="en-GB"/>
        </w:rPr>
        <w:t xml:space="preserve"> in the study.</w:t>
      </w:r>
    </w:p>
    <w:tbl>
      <w:tblPr>
        <w:tblStyle w:val="Rcsostblzat"/>
        <w:tblpPr w:leftFromText="141" w:rightFromText="141" w:horzAnchor="margin" w:tblpXSpec="center" w:tblpY="648"/>
        <w:tblW w:w="0" w:type="auto"/>
        <w:tblLook w:val="04A0" w:firstRow="1" w:lastRow="0" w:firstColumn="1" w:lastColumn="0" w:noHBand="0" w:noVBand="1"/>
      </w:tblPr>
      <w:tblGrid>
        <w:gridCol w:w="1129"/>
        <w:gridCol w:w="1978"/>
        <w:gridCol w:w="998"/>
        <w:gridCol w:w="1275"/>
        <w:gridCol w:w="1275"/>
        <w:gridCol w:w="2401"/>
      </w:tblGrid>
      <w:tr w:rsidR="00584DDA" w:rsidRPr="00E20F99" w14:paraId="41EEA07F" w14:textId="77777777" w:rsidTr="00E6450B">
        <w:tc>
          <w:tcPr>
            <w:tcW w:w="9056" w:type="dxa"/>
            <w:gridSpan w:val="6"/>
            <w:shd w:val="clear" w:color="auto" w:fill="BFBFBF" w:themeFill="background1" w:themeFillShade="BF"/>
          </w:tcPr>
          <w:p w14:paraId="55EB60D5"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b/>
                <w:bCs/>
                <w:sz w:val="28"/>
                <w:lang w:val="en-GB"/>
              </w:rPr>
              <w:t>Antibodies used for immunofluorescence</w:t>
            </w:r>
          </w:p>
        </w:tc>
      </w:tr>
      <w:tr w:rsidR="00584DDA" w:rsidRPr="00E20F99" w14:paraId="0FE62396" w14:textId="77777777" w:rsidTr="00E6450B">
        <w:tc>
          <w:tcPr>
            <w:tcW w:w="1129" w:type="dxa"/>
          </w:tcPr>
          <w:p w14:paraId="7A900F29"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Antigen</w:t>
            </w:r>
          </w:p>
        </w:tc>
        <w:tc>
          <w:tcPr>
            <w:tcW w:w="1978" w:type="dxa"/>
          </w:tcPr>
          <w:p w14:paraId="03A28EBC"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Manufacturer</w:t>
            </w:r>
          </w:p>
        </w:tc>
        <w:tc>
          <w:tcPr>
            <w:tcW w:w="998" w:type="dxa"/>
          </w:tcPr>
          <w:p w14:paraId="0E4A7913"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Clone</w:t>
            </w:r>
          </w:p>
        </w:tc>
        <w:tc>
          <w:tcPr>
            <w:tcW w:w="1275" w:type="dxa"/>
          </w:tcPr>
          <w:p w14:paraId="5A1378E9"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Isotype</w:t>
            </w:r>
          </w:p>
        </w:tc>
        <w:tc>
          <w:tcPr>
            <w:tcW w:w="1275" w:type="dxa"/>
          </w:tcPr>
          <w:p w14:paraId="38126686"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Dilution</w:t>
            </w:r>
          </w:p>
        </w:tc>
        <w:tc>
          <w:tcPr>
            <w:tcW w:w="2401" w:type="dxa"/>
          </w:tcPr>
          <w:p w14:paraId="34F40164"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Detection</w:t>
            </w:r>
          </w:p>
        </w:tc>
      </w:tr>
      <w:tr w:rsidR="00584DDA" w:rsidRPr="00E20F99" w14:paraId="2F6B4D65" w14:textId="77777777" w:rsidTr="00E6450B">
        <w:tc>
          <w:tcPr>
            <w:tcW w:w="1129" w:type="dxa"/>
          </w:tcPr>
          <w:p w14:paraId="0AEFE532"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FXIII-A</w:t>
            </w:r>
          </w:p>
        </w:tc>
        <w:tc>
          <w:tcPr>
            <w:tcW w:w="1978" w:type="dxa"/>
          </w:tcPr>
          <w:p w14:paraId="30386F61"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Affinity Biologicals</w:t>
            </w:r>
          </w:p>
        </w:tc>
        <w:tc>
          <w:tcPr>
            <w:tcW w:w="998" w:type="dxa"/>
          </w:tcPr>
          <w:p w14:paraId="0015A945"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w:t>
            </w:r>
          </w:p>
        </w:tc>
        <w:tc>
          <w:tcPr>
            <w:tcW w:w="1275" w:type="dxa"/>
          </w:tcPr>
          <w:p w14:paraId="5A0B650D"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APIgG</w:t>
            </w:r>
          </w:p>
        </w:tc>
        <w:tc>
          <w:tcPr>
            <w:tcW w:w="1275" w:type="dxa"/>
          </w:tcPr>
          <w:p w14:paraId="02308B47"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1:100</w:t>
            </w:r>
          </w:p>
        </w:tc>
        <w:tc>
          <w:tcPr>
            <w:tcW w:w="2401" w:type="dxa"/>
          </w:tcPr>
          <w:p w14:paraId="1B5BE4F5"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Horse anti-sheep DyLight 488</w:t>
            </w:r>
          </w:p>
        </w:tc>
      </w:tr>
      <w:tr w:rsidR="00584DDA" w:rsidRPr="00E20F99" w14:paraId="402EBE18" w14:textId="77777777" w:rsidTr="00E6450B">
        <w:tc>
          <w:tcPr>
            <w:tcW w:w="1129" w:type="dxa"/>
          </w:tcPr>
          <w:p w14:paraId="4284E39F"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CD206</w:t>
            </w:r>
          </w:p>
        </w:tc>
        <w:tc>
          <w:tcPr>
            <w:tcW w:w="1978" w:type="dxa"/>
          </w:tcPr>
          <w:p w14:paraId="7F1D32FC"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Abcam</w:t>
            </w:r>
          </w:p>
        </w:tc>
        <w:tc>
          <w:tcPr>
            <w:tcW w:w="998" w:type="dxa"/>
          </w:tcPr>
          <w:p w14:paraId="1E39E0CA"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15-2</w:t>
            </w:r>
          </w:p>
        </w:tc>
        <w:tc>
          <w:tcPr>
            <w:tcW w:w="1275" w:type="dxa"/>
          </w:tcPr>
          <w:p w14:paraId="2D7166F2"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IgG</w:t>
            </w:r>
          </w:p>
        </w:tc>
        <w:tc>
          <w:tcPr>
            <w:tcW w:w="1275" w:type="dxa"/>
          </w:tcPr>
          <w:p w14:paraId="72872947"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1:100</w:t>
            </w:r>
          </w:p>
        </w:tc>
        <w:tc>
          <w:tcPr>
            <w:tcW w:w="2401" w:type="dxa"/>
          </w:tcPr>
          <w:p w14:paraId="4647810E"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Goat anti-mouse DyLight 594</w:t>
            </w:r>
          </w:p>
        </w:tc>
      </w:tr>
      <w:tr w:rsidR="00584DDA" w:rsidRPr="00E20F99" w14:paraId="32DE9B26" w14:textId="77777777" w:rsidTr="00E6450B">
        <w:tc>
          <w:tcPr>
            <w:tcW w:w="1129" w:type="dxa"/>
          </w:tcPr>
          <w:p w14:paraId="5C3F678C"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CD209</w:t>
            </w:r>
          </w:p>
        </w:tc>
        <w:tc>
          <w:tcPr>
            <w:tcW w:w="1978" w:type="dxa"/>
          </w:tcPr>
          <w:p w14:paraId="077454FB"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Abcam</w:t>
            </w:r>
          </w:p>
        </w:tc>
        <w:tc>
          <w:tcPr>
            <w:tcW w:w="998" w:type="dxa"/>
          </w:tcPr>
          <w:p w14:paraId="14ECE2F9"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5D7</w:t>
            </w:r>
          </w:p>
        </w:tc>
        <w:tc>
          <w:tcPr>
            <w:tcW w:w="1275" w:type="dxa"/>
          </w:tcPr>
          <w:p w14:paraId="5ECC305D"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w:t>
            </w:r>
          </w:p>
        </w:tc>
        <w:tc>
          <w:tcPr>
            <w:tcW w:w="1275" w:type="dxa"/>
          </w:tcPr>
          <w:p w14:paraId="5A684BAE"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1:100</w:t>
            </w:r>
          </w:p>
        </w:tc>
        <w:tc>
          <w:tcPr>
            <w:tcW w:w="2401" w:type="dxa"/>
          </w:tcPr>
          <w:p w14:paraId="6E2C41A0" w14:textId="77777777" w:rsidR="00584DDA" w:rsidRPr="00E20F99" w:rsidRDefault="00584DDA" w:rsidP="00E6450B">
            <w:pPr>
              <w:jc w:val="center"/>
              <w:rPr>
                <w:lang w:val="en-GB"/>
              </w:rPr>
            </w:pPr>
            <w:r w:rsidRPr="00E20F99">
              <w:rPr>
                <w:rFonts w:ascii="Times New Roman" w:hAnsi="Times New Roman" w:cs="Times New Roman"/>
                <w:lang w:val="en-GB"/>
              </w:rPr>
              <w:t>Goat anti-mouse DyLight 594</w:t>
            </w:r>
          </w:p>
        </w:tc>
      </w:tr>
      <w:tr w:rsidR="0025370B" w:rsidRPr="00E20F99" w14:paraId="555DD81F" w14:textId="77777777" w:rsidTr="00E6450B">
        <w:tc>
          <w:tcPr>
            <w:tcW w:w="1129" w:type="dxa"/>
          </w:tcPr>
          <w:p w14:paraId="11EA03A4" w14:textId="58D1E6A8" w:rsidR="0025370B" w:rsidRPr="00E20F99" w:rsidRDefault="0025370B" w:rsidP="0025370B">
            <w:pPr>
              <w:jc w:val="center"/>
              <w:rPr>
                <w:rFonts w:ascii="Times New Roman" w:hAnsi="Times New Roman" w:cs="Times New Roman"/>
                <w:lang w:val="en-GB"/>
              </w:rPr>
            </w:pPr>
            <w:r w:rsidRPr="00E20F99">
              <w:rPr>
                <w:rFonts w:ascii="Times New Roman" w:hAnsi="Times New Roman" w:cs="Times New Roman"/>
                <w:lang w:val="en-GB"/>
              </w:rPr>
              <w:t>CD163</w:t>
            </w:r>
          </w:p>
        </w:tc>
        <w:tc>
          <w:tcPr>
            <w:tcW w:w="1978" w:type="dxa"/>
          </w:tcPr>
          <w:p w14:paraId="599A77AE" w14:textId="078AA296" w:rsidR="0025370B" w:rsidRPr="00E20F99" w:rsidRDefault="0025370B" w:rsidP="0025370B">
            <w:pPr>
              <w:jc w:val="center"/>
              <w:rPr>
                <w:rFonts w:ascii="Times New Roman" w:hAnsi="Times New Roman" w:cs="Times New Roman"/>
                <w:lang w:val="en-GB"/>
              </w:rPr>
            </w:pPr>
            <w:r w:rsidRPr="00E20F99">
              <w:rPr>
                <w:rFonts w:ascii="Times New Roman" w:hAnsi="Times New Roman" w:cs="Times New Roman"/>
                <w:lang w:val="en-GB"/>
              </w:rPr>
              <w:t>Enzo Life Sciences</w:t>
            </w:r>
          </w:p>
        </w:tc>
        <w:tc>
          <w:tcPr>
            <w:tcW w:w="998" w:type="dxa"/>
          </w:tcPr>
          <w:p w14:paraId="15EE3B89" w14:textId="6C8C0904" w:rsidR="0025370B" w:rsidRPr="00E20F99" w:rsidRDefault="0025370B" w:rsidP="0025370B">
            <w:pPr>
              <w:jc w:val="center"/>
              <w:rPr>
                <w:rFonts w:ascii="Times New Roman" w:hAnsi="Times New Roman" w:cs="Times New Roman"/>
                <w:lang w:val="en-GB"/>
              </w:rPr>
            </w:pPr>
            <w:r w:rsidRPr="00E20F99">
              <w:rPr>
                <w:rFonts w:ascii="Times New Roman" w:hAnsi="Times New Roman" w:cs="Times New Roman"/>
                <w:lang w:val="en-GB"/>
              </w:rPr>
              <w:t>K20-T</w:t>
            </w:r>
          </w:p>
        </w:tc>
        <w:tc>
          <w:tcPr>
            <w:tcW w:w="1275" w:type="dxa"/>
          </w:tcPr>
          <w:p w14:paraId="6F6EAAC4" w14:textId="5342C4F4" w:rsidR="0025370B" w:rsidRPr="00E20F99" w:rsidRDefault="0025370B" w:rsidP="0025370B">
            <w:pPr>
              <w:jc w:val="center"/>
              <w:rPr>
                <w:rFonts w:ascii="Times New Roman" w:hAnsi="Times New Roman" w:cs="Times New Roman"/>
                <w:lang w:val="en-GB"/>
              </w:rPr>
            </w:pPr>
            <w:r w:rsidRPr="00E20F99">
              <w:rPr>
                <w:rFonts w:ascii="Times New Roman" w:hAnsi="Times New Roman" w:cs="Times New Roman"/>
                <w:lang w:val="en-GB"/>
              </w:rPr>
              <w:t>IgG</w:t>
            </w:r>
          </w:p>
        </w:tc>
        <w:tc>
          <w:tcPr>
            <w:tcW w:w="1275" w:type="dxa"/>
          </w:tcPr>
          <w:p w14:paraId="039A23A8" w14:textId="438AB110" w:rsidR="0025370B" w:rsidRPr="00E20F99" w:rsidRDefault="0025370B" w:rsidP="0025370B">
            <w:pPr>
              <w:jc w:val="center"/>
              <w:rPr>
                <w:rFonts w:ascii="Times New Roman" w:hAnsi="Times New Roman" w:cs="Times New Roman"/>
                <w:lang w:val="en-GB"/>
              </w:rPr>
            </w:pPr>
            <w:r w:rsidRPr="00E20F99">
              <w:rPr>
                <w:rFonts w:ascii="Times New Roman" w:hAnsi="Times New Roman" w:cs="Times New Roman"/>
                <w:lang w:val="en-GB"/>
              </w:rPr>
              <w:t>1:100</w:t>
            </w:r>
          </w:p>
        </w:tc>
        <w:tc>
          <w:tcPr>
            <w:tcW w:w="2401" w:type="dxa"/>
          </w:tcPr>
          <w:p w14:paraId="4B56A0A6" w14:textId="3AB78649" w:rsidR="0025370B" w:rsidRPr="00E20F99" w:rsidRDefault="0025370B" w:rsidP="0025370B">
            <w:pPr>
              <w:jc w:val="center"/>
              <w:rPr>
                <w:rFonts w:ascii="Times New Roman" w:hAnsi="Times New Roman" w:cs="Times New Roman"/>
                <w:lang w:val="en-GB"/>
              </w:rPr>
            </w:pPr>
            <w:r w:rsidRPr="00E20F99">
              <w:rPr>
                <w:rFonts w:ascii="Times New Roman" w:hAnsi="Times New Roman" w:cs="Times New Roman"/>
                <w:lang w:val="en-GB"/>
              </w:rPr>
              <w:t>Goat anti-rabbit DyLight 594</w:t>
            </w:r>
          </w:p>
        </w:tc>
      </w:tr>
      <w:tr w:rsidR="00584DDA" w:rsidRPr="00E20F99" w14:paraId="200B39FF" w14:textId="77777777" w:rsidTr="00E6450B">
        <w:tc>
          <w:tcPr>
            <w:tcW w:w="9056" w:type="dxa"/>
            <w:gridSpan w:val="6"/>
            <w:shd w:val="clear" w:color="auto" w:fill="BFBFBF" w:themeFill="background1" w:themeFillShade="BF"/>
          </w:tcPr>
          <w:p w14:paraId="20F2DCBE"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b/>
                <w:bCs/>
                <w:sz w:val="28"/>
                <w:lang w:val="en-GB"/>
              </w:rPr>
              <w:t>Antibodies used for flow cytometry</w:t>
            </w:r>
          </w:p>
        </w:tc>
      </w:tr>
      <w:tr w:rsidR="00584DDA" w:rsidRPr="00E20F99" w14:paraId="37C7A089" w14:textId="77777777" w:rsidTr="00E6450B">
        <w:tc>
          <w:tcPr>
            <w:tcW w:w="1129" w:type="dxa"/>
          </w:tcPr>
          <w:p w14:paraId="69BC9E5C"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Antigen</w:t>
            </w:r>
          </w:p>
        </w:tc>
        <w:tc>
          <w:tcPr>
            <w:tcW w:w="1978" w:type="dxa"/>
          </w:tcPr>
          <w:p w14:paraId="04142E81"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Manufacturer</w:t>
            </w:r>
          </w:p>
        </w:tc>
        <w:tc>
          <w:tcPr>
            <w:tcW w:w="998" w:type="dxa"/>
          </w:tcPr>
          <w:p w14:paraId="1548C0BD"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Clone</w:t>
            </w:r>
          </w:p>
        </w:tc>
        <w:tc>
          <w:tcPr>
            <w:tcW w:w="1275" w:type="dxa"/>
          </w:tcPr>
          <w:p w14:paraId="2316DD24"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Isotype</w:t>
            </w:r>
          </w:p>
        </w:tc>
        <w:tc>
          <w:tcPr>
            <w:tcW w:w="1275" w:type="dxa"/>
          </w:tcPr>
          <w:p w14:paraId="3F2E76AF"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Dilution</w:t>
            </w:r>
          </w:p>
        </w:tc>
        <w:tc>
          <w:tcPr>
            <w:tcW w:w="2401" w:type="dxa"/>
          </w:tcPr>
          <w:p w14:paraId="748BF1C9"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Detection</w:t>
            </w:r>
          </w:p>
        </w:tc>
      </w:tr>
      <w:tr w:rsidR="00584DDA" w:rsidRPr="00E20F99" w14:paraId="71500620" w14:textId="77777777" w:rsidTr="00E6450B">
        <w:tc>
          <w:tcPr>
            <w:tcW w:w="1129" w:type="dxa"/>
          </w:tcPr>
          <w:p w14:paraId="00666CA2"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CD206</w:t>
            </w:r>
          </w:p>
        </w:tc>
        <w:tc>
          <w:tcPr>
            <w:tcW w:w="1978" w:type="dxa"/>
          </w:tcPr>
          <w:p w14:paraId="7462338D"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BD Pharmingen</w:t>
            </w:r>
          </w:p>
        </w:tc>
        <w:tc>
          <w:tcPr>
            <w:tcW w:w="998" w:type="dxa"/>
          </w:tcPr>
          <w:p w14:paraId="7660AAF9"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19.2</w:t>
            </w:r>
          </w:p>
        </w:tc>
        <w:tc>
          <w:tcPr>
            <w:tcW w:w="1275" w:type="dxa"/>
          </w:tcPr>
          <w:p w14:paraId="758BF955"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IgG1,κ</w:t>
            </w:r>
          </w:p>
        </w:tc>
        <w:tc>
          <w:tcPr>
            <w:tcW w:w="1275" w:type="dxa"/>
          </w:tcPr>
          <w:p w14:paraId="15E91ADB"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1:100</w:t>
            </w:r>
          </w:p>
        </w:tc>
        <w:tc>
          <w:tcPr>
            <w:tcW w:w="2401" w:type="dxa"/>
          </w:tcPr>
          <w:p w14:paraId="2AB80978"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PE-conjugated</w:t>
            </w:r>
          </w:p>
        </w:tc>
      </w:tr>
      <w:tr w:rsidR="00584DDA" w:rsidRPr="00E20F99" w14:paraId="2EF8CE42" w14:textId="77777777" w:rsidTr="00E6450B">
        <w:tc>
          <w:tcPr>
            <w:tcW w:w="1129" w:type="dxa"/>
          </w:tcPr>
          <w:p w14:paraId="2607E90C"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CD209</w:t>
            </w:r>
          </w:p>
        </w:tc>
        <w:tc>
          <w:tcPr>
            <w:tcW w:w="1978" w:type="dxa"/>
          </w:tcPr>
          <w:p w14:paraId="188428BC"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BD Pharmingen</w:t>
            </w:r>
          </w:p>
        </w:tc>
        <w:tc>
          <w:tcPr>
            <w:tcW w:w="998" w:type="dxa"/>
          </w:tcPr>
          <w:p w14:paraId="211B70B1"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DCN46</w:t>
            </w:r>
          </w:p>
        </w:tc>
        <w:tc>
          <w:tcPr>
            <w:tcW w:w="1275" w:type="dxa"/>
          </w:tcPr>
          <w:p w14:paraId="34BEF936"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IgG2b,κ</w:t>
            </w:r>
          </w:p>
        </w:tc>
        <w:tc>
          <w:tcPr>
            <w:tcW w:w="1275" w:type="dxa"/>
          </w:tcPr>
          <w:p w14:paraId="1D6B6E53"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1:100</w:t>
            </w:r>
          </w:p>
        </w:tc>
        <w:tc>
          <w:tcPr>
            <w:tcW w:w="2401" w:type="dxa"/>
          </w:tcPr>
          <w:p w14:paraId="3D743A99"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PE-conjugated</w:t>
            </w:r>
          </w:p>
        </w:tc>
      </w:tr>
      <w:tr w:rsidR="00584DDA" w:rsidRPr="00E20F99" w14:paraId="14545CF7" w14:textId="77777777" w:rsidTr="00E6450B">
        <w:tc>
          <w:tcPr>
            <w:tcW w:w="9056" w:type="dxa"/>
            <w:gridSpan w:val="6"/>
            <w:shd w:val="clear" w:color="auto" w:fill="BFBFBF" w:themeFill="background1" w:themeFillShade="BF"/>
          </w:tcPr>
          <w:p w14:paraId="1A0D892E"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b/>
                <w:bCs/>
                <w:sz w:val="28"/>
                <w:lang w:val="en-GB"/>
              </w:rPr>
              <w:t>Antibodies used for Western blotting</w:t>
            </w:r>
          </w:p>
        </w:tc>
      </w:tr>
      <w:tr w:rsidR="00584DDA" w:rsidRPr="00E20F99" w14:paraId="746E9B92" w14:textId="77777777" w:rsidTr="00E6450B">
        <w:tc>
          <w:tcPr>
            <w:tcW w:w="1129" w:type="dxa"/>
          </w:tcPr>
          <w:p w14:paraId="037F2C80"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Antigen</w:t>
            </w:r>
          </w:p>
        </w:tc>
        <w:tc>
          <w:tcPr>
            <w:tcW w:w="1978" w:type="dxa"/>
          </w:tcPr>
          <w:p w14:paraId="40DAE9E4"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Manufacturer</w:t>
            </w:r>
          </w:p>
        </w:tc>
        <w:tc>
          <w:tcPr>
            <w:tcW w:w="998" w:type="dxa"/>
          </w:tcPr>
          <w:p w14:paraId="294B9CEE"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Clone</w:t>
            </w:r>
          </w:p>
        </w:tc>
        <w:tc>
          <w:tcPr>
            <w:tcW w:w="1275" w:type="dxa"/>
          </w:tcPr>
          <w:p w14:paraId="54D02CC7"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Isotype</w:t>
            </w:r>
          </w:p>
        </w:tc>
        <w:tc>
          <w:tcPr>
            <w:tcW w:w="1275" w:type="dxa"/>
          </w:tcPr>
          <w:p w14:paraId="5152B1B9"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Dilution</w:t>
            </w:r>
          </w:p>
        </w:tc>
        <w:tc>
          <w:tcPr>
            <w:tcW w:w="2401" w:type="dxa"/>
          </w:tcPr>
          <w:p w14:paraId="6C78E178" w14:textId="77777777" w:rsidR="00584DDA" w:rsidRPr="00E20F99" w:rsidRDefault="00584DDA" w:rsidP="00E6450B">
            <w:pPr>
              <w:jc w:val="center"/>
              <w:rPr>
                <w:rFonts w:ascii="Times New Roman" w:hAnsi="Times New Roman" w:cs="Times New Roman"/>
                <w:b/>
                <w:lang w:val="en-GB"/>
              </w:rPr>
            </w:pPr>
            <w:r w:rsidRPr="00E20F99">
              <w:rPr>
                <w:rFonts w:ascii="Times New Roman" w:hAnsi="Times New Roman" w:cs="Times New Roman"/>
                <w:b/>
                <w:lang w:val="en-GB"/>
              </w:rPr>
              <w:t>Detection</w:t>
            </w:r>
          </w:p>
        </w:tc>
      </w:tr>
      <w:tr w:rsidR="00584DDA" w:rsidRPr="00E20F99" w14:paraId="0DA5DD32" w14:textId="77777777" w:rsidTr="00E6450B">
        <w:tc>
          <w:tcPr>
            <w:tcW w:w="1129" w:type="dxa"/>
          </w:tcPr>
          <w:p w14:paraId="52532E4B"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FXIII-A</w:t>
            </w:r>
          </w:p>
        </w:tc>
        <w:tc>
          <w:tcPr>
            <w:tcW w:w="1978" w:type="dxa"/>
          </w:tcPr>
          <w:p w14:paraId="5C23CFA2"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Acris Antibodies</w:t>
            </w:r>
          </w:p>
        </w:tc>
        <w:tc>
          <w:tcPr>
            <w:tcW w:w="998" w:type="dxa"/>
          </w:tcPr>
          <w:p w14:paraId="64E15244"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w:t>
            </w:r>
          </w:p>
        </w:tc>
        <w:tc>
          <w:tcPr>
            <w:tcW w:w="1275" w:type="dxa"/>
          </w:tcPr>
          <w:p w14:paraId="331DE16E"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w:t>
            </w:r>
          </w:p>
        </w:tc>
        <w:tc>
          <w:tcPr>
            <w:tcW w:w="1275" w:type="dxa"/>
          </w:tcPr>
          <w:p w14:paraId="1C5E13ED"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1:200</w:t>
            </w:r>
          </w:p>
        </w:tc>
        <w:tc>
          <w:tcPr>
            <w:tcW w:w="2401" w:type="dxa"/>
          </w:tcPr>
          <w:p w14:paraId="602F3234" w14:textId="77777777" w:rsidR="00584DDA" w:rsidRPr="00E20F99" w:rsidRDefault="00584DDA" w:rsidP="00E6450B">
            <w:pPr>
              <w:jc w:val="center"/>
              <w:rPr>
                <w:rFonts w:ascii="Times New Roman" w:hAnsi="Times New Roman" w:cs="Times New Roman"/>
                <w:lang w:val="en-GB"/>
              </w:rPr>
            </w:pPr>
            <w:r w:rsidRPr="00E20F99">
              <w:rPr>
                <w:rFonts w:ascii="Times New Roman" w:hAnsi="Times New Roman" w:cs="Times New Roman"/>
                <w:lang w:val="en-GB"/>
              </w:rPr>
              <w:t>Goat anti-rabbit HRP</w:t>
            </w:r>
          </w:p>
        </w:tc>
      </w:tr>
    </w:tbl>
    <w:p w14:paraId="5059050E" w14:textId="5CC54B52" w:rsidR="00F81EAD" w:rsidRPr="00E20F99" w:rsidRDefault="00F81EAD" w:rsidP="006D223F">
      <w:pPr>
        <w:spacing w:after="160" w:line="480" w:lineRule="auto"/>
        <w:jc w:val="both"/>
        <w:rPr>
          <w:rFonts w:ascii="Times New Roman" w:hAnsi="Times New Roman" w:cs="Times New Roman"/>
          <w:lang w:val="en-GB"/>
        </w:rPr>
      </w:pPr>
    </w:p>
    <w:p w14:paraId="2DBB01F0" w14:textId="58A93859" w:rsidR="00880AFC" w:rsidRPr="00E20F99" w:rsidRDefault="00880AFC" w:rsidP="006D223F">
      <w:pPr>
        <w:spacing w:after="160" w:line="480" w:lineRule="auto"/>
        <w:jc w:val="both"/>
        <w:rPr>
          <w:rFonts w:ascii="Times New Roman" w:hAnsi="Times New Roman" w:cs="Times New Roman"/>
          <w:lang w:val="en-GB"/>
        </w:rPr>
      </w:pPr>
    </w:p>
    <w:p w14:paraId="72C92222" w14:textId="25F5103D" w:rsidR="00BB30E4" w:rsidRPr="00E20F99" w:rsidRDefault="00BB30E4">
      <w:pPr>
        <w:spacing w:after="160" w:line="259" w:lineRule="auto"/>
        <w:rPr>
          <w:rFonts w:ascii="Times New Roman" w:hAnsi="Times New Roman" w:cs="Times New Roman"/>
          <w:lang w:val="en-GB"/>
        </w:rPr>
      </w:pPr>
      <w:r w:rsidRPr="00E20F99">
        <w:rPr>
          <w:rFonts w:ascii="Times New Roman" w:hAnsi="Times New Roman" w:cs="Times New Roman"/>
          <w:lang w:val="en-GB"/>
        </w:rPr>
        <w:br w:type="page"/>
      </w:r>
    </w:p>
    <w:p w14:paraId="68EC6850" w14:textId="0C5F16AD" w:rsidR="00F94B8F" w:rsidRPr="00E20F99" w:rsidRDefault="00431B3D" w:rsidP="002F3731">
      <w:pPr>
        <w:outlineLvl w:val="0"/>
        <w:rPr>
          <w:rFonts w:ascii="Times New Roman" w:hAnsi="Times New Roman" w:cs="Times New Roman"/>
          <w:b/>
          <w:sz w:val="32"/>
          <w:lang w:val="en-GB"/>
        </w:rPr>
      </w:pPr>
      <w:r w:rsidRPr="00E20F99">
        <w:rPr>
          <w:rFonts w:ascii="Times New Roman" w:hAnsi="Times New Roman" w:cs="Times New Roman"/>
          <w:b/>
          <w:noProof/>
          <w:lang w:val="hu-HU" w:eastAsia="hu-HU"/>
        </w:rPr>
        <w:lastRenderedPageBreak/>
        <w:drawing>
          <wp:anchor distT="0" distB="0" distL="114300" distR="114300" simplePos="0" relativeHeight="251657216" behindDoc="1" locked="0" layoutInCell="1" allowOverlap="1" wp14:anchorId="55F0F88B" wp14:editId="070CD03C">
            <wp:simplePos x="0" y="0"/>
            <wp:positionH relativeFrom="margin">
              <wp:align>center</wp:align>
            </wp:positionH>
            <wp:positionV relativeFrom="paragraph">
              <wp:posOffset>-279400</wp:posOffset>
            </wp:positionV>
            <wp:extent cx="4343400" cy="3256915"/>
            <wp:effectExtent l="0" t="0" r="0" b="635"/>
            <wp:wrapNone/>
            <wp:docPr id="3"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ép 2"/>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43400" cy="3256915"/>
                    </a:xfrm>
                    <a:prstGeom prst="rect">
                      <a:avLst/>
                    </a:prstGeom>
                  </pic:spPr>
                </pic:pic>
              </a:graphicData>
            </a:graphic>
            <wp14:sizeRelH relativeFrom="margin">
              <wp14:pctWidth>0</wp14:pctWidth>
            </wp14:sizeRelH>
            <wp14:sizeRelV relativeFrom="margin">
              <wp14:pctHeight>0</wp14:pctHeight>
            </wp14:sizeRelV>
          </wp:anchor>
        </w:drawing>
      </w:r>
      <w:r w:rsidR="00F94B8F" w:rsidRPr="00E20F99">
        <w:rPr>
          <w:rFonts w:ascii="Times New Roman" w:hAnsi="Times New Roman" w:cs="Times New Roman"/>
          <w:b/>
          <w:sz w:val="32"/>
          <w:lang w:val="en-GB"/>
        </w:rPr>
        <w:t>Supplement Figure 1</w:t>
      </w:r>
    </w:p>
    <w:p w14:paraId="42C65006" w14:textId="57BE3A68" w:rsidR="00F94B8F" w:rsidRPr="00E20F99" w:rsidRDefault="00563928" w:rsidP="00BB30E4">
      <w:pPr>
        <w:rPr>
          <w:rFonts w:ascii="Times New Roman" w:hAnsi="Times New Roman" w:cs="Times New Roman"/>
          <w:lang w:val="en-GB"/>
        </w:rPr>
      </w:pPr>
      <w:r w:rsidRPr="00E20F99">
        <w:rPr>
          <w:rFonts w:ascii="Times New Roman" w:hAnsi="Times New Roman" w:cs="Times New Roman"/>
          <w:b/>
          <w:noProof/>
          <w:sz w:val="28"/>
          <w:lang w:val="hu-HU" w:eastAsia="hu-HU"/>
        </w:rPr>
        <mc:AlternateContent>
          <mc:Choice Requires="wps">
            <w:drawing>
              <wp:anchor distT="45720" distB="45720" distL="114300" distR="114300" simplePos="0" relativeHeight="251701248" behindDoc="0" locked="0" layoutInCell="1" allowOverlap="1" wp14:anchorId="15F3608E" wp14:editId="0958AAE1">
                <wp:simplePos x="0" y="0"/>
                <wp:positionH relativeFrom="column">
                  <wp:posOffset>2618740</wp:posOffset>
                </wp:positionH>
                <wp:positionV relativeFrom="paragraph">
                  <wp:posOffset>8890</wp:posOffset>
                </wp:positionV>
                <wp:extent cx="2360930" cy="1404620"/>
                <wp:effectExtent l="0" t="0" r="2540" b="0"/>
                <wp:wrapSquare wrapText="bothSides"/>
                <wp:docPr id="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146F238" w14:textId="2771F532" w:rsidR="00563928" w:rsidRPr="00563928" w:rsidRDefault="00563928">
                            <w:pPr>
                              <w:rPr>
                                <w:b/>
                              </w:rPr>
                            </w:pPr>
                            <w:r w:rsidRPr="00563928">
                              <w:rPr>
                                <w:b/>
                              </w:rPr>
                              <w:t>IL-1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5F3608E" id="_x0000_t202" coordsize="21600,21600" o:spt="202" path="m,l,21600r21600,l21600,xe">
                <v:stroke joinstyle="miter"/>
                <v:path gradientshapeok="t" o:connecttype="rect"/>
              </v:shapetype>
              <v:shape id="Szövegdoboz 2" o:spid="_x0000_s1026" type="#_x0000_t202" style="position:absolute;margin-left:206.2pt;margin-top:.7pt;width:185.9pt;height:110.6pt;z-index:2517012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" stroked="f">
                <v:textbox style="mso-fit-shape-to-text:t">
                  <w:txbxContent>
                    <w:p w14:paraId="1146F238" w14:textId="2771F532" w:rsidR="00563928" w:rsidRPr="00563928" w:rsidRDefault="00563928">
                      <w:pPr>
                        <w:rPr>
                          <w:b/>
                        </w:rPr>
                      </w:pPr>
                      <w:r w:rsidRPr="00563928">
                        <w:rPr>
                          <w:b/>
                        </w:rPr>
                        <w:t>IL-</w:t>
                      </w:r>
                      <w:proofErr w:type="spellStart"/>
                      <w:r w:rsidRPr="00563928">
                        <w:rPr>
                          <w:b/>
                        </w:rPr>
                        <w:t>1B</w:t>
                      </w:r>
                      <w:proofErr w:type="spellEnd"/>
                    </w:p>
                  </w:txbxContent>
                </v:textbox>
                <w10:wrap type="square"/>
              </v:shape>
            </w:pict>
          </mc:Fallback>
        </mc:AlternateContent>
      </w:r>
    </w:p>
    <w:p w14:paraId="4CF8BC03" w14:textId="3E582CDF" w:rsidR="00F94B8F" w:rsidRPr="00E20F99" w:rsidRDefault="00431B3D" w:rsidP="00BB30E4">
      <w:pPr>
        <w:rPr>
          <w:rFonts w:ascii="Times New Roman" w:hAnsi="Times New Roman" w:cs="Times New Roman"/>
          <w:b/>
          <w:sz w:val="28"/>
          <w:lang w:val="en-GB"/>
        </w:rPr>
      </w:pPr>
      <w:r w:rsidRPr="00E20F99">
        <w:rPr>
          <w:rFonts w:ascii="Times New Roman" w:hAnsi="Times New Roman" w:cs="Times New Roman"/>
          <w:b/>
          <w:sz w:val="28"/>
          <w:lang w:val="en-GB"/>
        </w:rPr>
        <w:t>a,</w:t>
      </w:r>
    </w:p>
    <w:p w14:paraId="457CC4B5" w14:textId="08E22DB4" w:rsidR="00BB30E4" w:rsidRPr="00E20F99" w:rsidRDefault="00BB30E4" w:rsidP="00BB30E4">
      <w:pPr>
        <w:rPr>
          <w:rFonts w:ascii="Times New Roman" w:hAnsi="Times New Roman" w:cs="Times New Roman"/>
          <w:b/>
          <w:sz w:val="32"/>
          <w:lang w:val="en-GB"/>
        </w:rPr>
      </w:pPr>
    </w:p>
    <w:p w14:paraId="1E07113E" w14:textId="7651E8BB" w:rsidR="00F94B8F" w:rsidRPr="00E20F99" w:rsidRDefault="00F94B8F" w:rsidP="00BB30E4">
      <w:pPr>
        <w:rPr>
          <w:rFonts w:ascii="Times New Roman" w:hAnsi="Times New Roman" w:cs="Times New Roman"/>
          <w:b/>
          <w:sz w:val="28"/>
          <w:lang w:val="en-GB"/>
        </w:rPr>
      </w:pPr>
    </w:p>
    <w:p w14:paraId="0C30B3EA" w14:textId="35A8B491" w:rsidR="00F94B8F" w:rsidRPr="00E20F99" w:rsidRDefault="00F94B8F" w:rsidP="00BB30E4">
      <w:pPr>
        <w:rPr>
          <w:rFonts w:ascii="Times New Roman" w:hAnsi="Times New Roman" w:cs="Times New Roman"/>
          <w:b/>
          <w:sz w:val="28"/>
          <w:lang w:val="en-GB"/>
        </w:rPr>
      </w:pPr>
    </w:p>
    <w:p w14:paraId="4372C4AA" w14:textId="6BB22CB4" w:rsidR="00F94B8F" w:rsidRPr="00E20F99" w:rsidRDefault="00F94B8F" w:rsidP="00BB30E4">
      <w:pPr>
        <w:rPr>
          <w:rFonts w:ascii="Times New Roman" w:hAnsi="Times New Roman" w:cs="Times New Roman"/>
          <w:b/>
          <w:sz w:val="28"/>
          <w:lang w:val="en-GB"/>
        </w:rPr>
      </w:pPr>
    </w:p>
    <w:p w14:paraId="24EF917D" w14:textId="79F19786" w:rsidR="00F94B8F" w:rsidRPr="00E20F99" w:rsidRDefault="00F94B8F" w:rsidP="00BB30E4">
      <w:pPr>
        <w:rPr>
          <w:rFonts w:ascii="Times New Roman" w:hAnsi="Times New Roman" w:cs="Times New Roman"/>
          <w:b/>
          <w:sz w:val="28"/>
          <w:lang w:val="en-GB"/>
        </w:rPr>
      </w:pPr>
    </w:p>
    <w:p w14:paraId="15AD3930" w14:textId="4547CB46" w:rsidR="00F94B8F" w:rsidRPr="00E20F99" w:rsidRDefault="00F94B8F" w:rsidP="00BB30E4">
      <w:pPr>
        <w:rPr>
          <w:rFonts w:ascii="Times New Roman" w:hAnsi="Times New Roman" w:cs="Times New Roman"/>
          <w:b/>
          <w:sz w:val="28"/>
          <w:lang w:val="en-GB"/>
        </w:rPr>
      </w:pPr>
    </w:p>
    <w:p w14:paraId="31779292" w14:textId="50903FAE" w:rsidR="00F94B8F" w:rsidRPr="00E20F99" w:rsidRDefault="00F94B8F" w:rsidP="00BB30E4">
      <w:pPr>
        <w:rPr>
          <w:rFonts w:ascii="Times New Roman" w:hAnsi="Times New Roman" w:cs="Times New Roman"/>
          <w:b/>
          <w:sz w:val="28"/>
          <w:lang w:val="en-GB"/>
        </w:rPr>
      </w:pPr>
    </w:p>
    <w:p w14:paraId="533EC45A" w14:textId="2BCC8E4B" w:rsidR="00F94B8F" w:rsidRPr="00E20F99" w:rsidRDefault="00F94B8F" w:rsidP="00BB30E4">
      <w:pPr>
        <w:rPr>
          <w:rFonts w:ascii="Times New Roman" w:hAnsi="Times New Roman" w:cs="Times New Roman"/>
          <w:b/>
          <w:sz w:val="28"/>
          <w:lang w:val="en-GB"/>
        </w:rPr>
      </w:pPr>
    </w:p>
    <w:p w14:paraId="29FF9E51" w14:textId="77777777" w:rsidR="00F94B8F" w:rsidRPr="00E20F99" w:rsidRDefault="00F94B8F" w:rsidP="00BB30E4">
      <w:pPr>
        <w:rPr>
          <w:rFonts w:ascii="Times New Roman" w:hAnsi="Times New Roman" w:cs="Times New Roman"/>
          <w:b/>
          <w:sz w:val="28"/>
          <w:lang w:val="en-GB"/>
        </w:rPr>
      </w:pPr>
    </w:p>
    <w:p w14:paraId="4E69594C" w14:textId="31E61F33" w:rsidR="00F94B8F" w:rsidRPr="00E20F99" w:rsidRDefault="00F94B8F" w:rsidP="00BB30E4">
      <w:pPr>
        <w:rPr>
          <w:rFonts w:ascii="Times New Roman" w:hAnsi="Times New Roman" w:cs="Times New Roman"/>
          <w:b/>
          <w:sz w:val="28"/>
          <w:lang w:val="en-GB"/>
        </w:rPr>
      </w:pPr>
    </w:p>
    <w:p w14:paraId="4FB58BD2" w14:textId="25733858" w:rsidR="002D5EDC" w:rsidRPr="00E20F99" w:rsidRDefault="006320E2" w:rsidP="00F81EAD">
      <w:pPr>
        <w:spacing w:line="360" w:lineRule="auto"/>
        <w:jc w:val="both"/>
        <w:rPr>
          <w:rFonts w:ascii="Times New Roman" w:hAnsi="Times New Roman" w:cs="Times New Roman"/>
          <w:lang w:val="en-GB"/>
        </w:rPr>
      </w:pPr>
      <w:r w:rsidRPr="00E20F99">
        <w:rPr>
          <w:rFonts w:ascii="Times New Roman" w:hAnsi="Times New Roman" w:cs="Times New Roman"/>
          <w:lang w:val="en-GB"/>
        </w:rPr>
        <w:t>I</w:t>
      </w:r>
      <w:r w:rsidR="00F94B8F" w:rsidRPr="00E20F99">
        <w:rPr>
          <w:rFonts w:ascii="Times New Roman" w:hAnsi="Times New Roman" w:cs="Times New Roman"/>
          <w:lang w:val="en-GB"/>
        </w:rPr>
        <w:t>ncreasing concentration of lipids (squalene, stearic- palmitic- linoleic- oleic acids) were used to determine the optimal r</w:t>
      </w:r>
      <w:r w:rsidR="00192EB0" w:rsidRPr="00E20F99">
        <w:rPr>
          <w:rFonts w:ascii="Times New Roman" w:hAnsi="Times New Roman" w:cs="Times New Roman"/>
          <w:lang w:val="en-GB"/>
        </w:rPr>
        <w:t>eplacement concentrations. IL-1B</w:t>
      </w:r>
      <w:r w:rsidR="00F94B8F" w:rsidRPr="00E20F99">
        <w:rPr>
          <w:rFonts w:ascii="Times New Roman" w:hAnsi="Times New Roman" w:cs="Times New Roman"/>
          <w:lang w:val="en-GB"/>
        </w:rPr>
        <w:t xml:space="preserve"> levels </w:t>
      </w:r>
      <w:r w:rsidR="003A0671" w:rsidRPr="00E20F99">
        <w:rPr>
          <w:rFonts w:ascii="Times New Roman" w:hAnsi="Times New Roman" w:cs="Times New Roman"/>
          <w:lang w:val="en-GB"/>
        </w:rPr>
        <w:t xml:space="preserve">produced by </w:t>
      </w:r>
      <w:r w:rsidR="003A0671" w:rsidRPr="00E20F99">
        <w:rPr>
          <w:rFonts w:ascii="Times New Roman" w:hAnsi="Times New Roman" w:cs="Times New Roman"/>
          <w:i/>
          <w:lang w:val="en-GB"/>
        </w:rPr>
        <w:t>in vitro</w:t>
      </w:r>
      <w:r w:rsidR="003A0671" w:rsidRPr="00E20F99">
        <w:rPr>
          <w:rFonts w:ascii="Times New Roman" w:hAnsi="Times New Roman" w:cs="Times New Roman"/>
          <w:lang w:val="en-GB"/>
        </w:rPr>
        <w:t xml:space="preserve"> cultured macrophages as described in Materials and Methods </w:t>
      </w:r>
      <w:r w:rsidR="00F94B8F" w:rsidRPr="00E20F99">
        <w:rPr>
          <w:rFonts w:ascii="Times New Roman" w:hAnsi="Times New Roman" w:cs="Times New Roman"/>
          <w:lang w:val="en-GB"/>
        </w:rPr>
        <w:t xml:space="preserve">were measured by ELISA according to the </w:t>
      </w:r>
      <w:r w:rsidR="00431B3D" w:rsidRPr="00E20F99">
        <w:rPr>
          <w:rFonts w:ascii="Times New Roman" w:hAnsi="Times New Roman" w:cs="Times New Roman"/>
          <w:lang w:val="en-GB"/>
        </w:rPr>
        <w:t>manufacturer’s</w:t>
      </w:r>
      <w:r w:rsidR="00F94B8F" w:rsidRPr="00E20F99">
        <w:rPr>
          <w:rFonts w:ascii="Times New Roman" w:hAnsi="Times New Roman" w:cs="Times New Roman"/>
          <w:lang w:val="en-GB"/>
        </w:rPr>
        <w:t xml:space="preserve"> instructions</w:t>
      </w:r>
      <w:r w:rsidR="00431B3D" w:rsidRPr="00E20F99">
        <w:rPr>
          <w:rFonts w:ascii="Times New Roman" w:hAnsi="Times New Roman" w:cs="Times New Roman"/>
          <w:lang w:val="en-GB"/>
        </w:rPr>
        <w:t>.</w:t>
      </w:r>
      <w:r w:rsidRPr="00E20F99">
        <w:rPr>
          <w:rFonts w:ascii="Times New Roman" w:hAnsi="Times New Roman" w:cs="Times New Roman"/>
          <w:lang w:val="en-GB"/>
        </w:rPr>
        <w:t xml:space="preserve"> Ethanol:DMSO (1:1) </w:t>
      </w:r>
      <w:r w:rsidRPr="00E20F99">
        <w:rPr>
          <w:rFonts w:ascii="Times New Roman" w:eastAsia="Times New Roman" w:hAnsi="Times New Roman" w:cs="Times New Roman"/>
          <w:lang w:val="en-GB" w:eastAsia="hu-HU"/>
        </w:rPr>
        <w:t>was used as a vehicle control. (n=3)</w:t>
      </w:r>
    </w:p>
    <w:p w14:paraId="793910F5" w14:textId="1FD8AF3B" w:rsidR="00D36C80" w:rsidRPr="00E20F99" w:rsidRDefault="008A3870" w:rsidP="00BB30E4">
      <w:pPr>
        <w:rPr>
          <w:rFonts w:ascii="Times New Roman" w:hAnsi="Times New Roman" w:cs="Times New Roman"/>
          <w:b/>
          <w:sz w:val="28"/>
          <w:lang w:val="en-GB"/>
        </w:rPr>
      </w:pPr>
      <w:r w:rsidRPr="00E20F99">
        <w:rPr>
          <w:rFonts w:ascii="Times New Roman" w:hAnsi="Times New Roman" w:cs="Times New Roman"/>
          <w:b/>
          <w:sz w:val="28"/>
          <w:lang w:val="en-GB"/>
        </w:rPr>
        <w:t>b,</w:t>
      </w:r>
    </w:p>
    <w:p w14:paraId="56C73F1A" w14:textId="0D9A040F" w:rsidR="002D5EDC" w:rsidRPr="00E20F99" w:rsidRDefault="002D5EDC" w:rsidP="00BB30E4">
      <w:pPr>
        <w:rPr>
          <w:rFonts w:ascii="Times New Roman" w:hAnsi="Times New Roman" w:cs="Times New Roman"/>
          <w:b/>
          <w:sz w:val="28"/>
          <w:lang w:val="en-GB"/>
        </w:rPr>
      </w:pPr>
      <w:r w:rsidRPr="00E20F99">
        <w:rPr>
          <w:rFonts w:ascii="Times New Roman" w:hAnsi="Times New Roman" w:cs="Times New Roman"/>
          <w:b/>
          <w:noProof/>
          <w:sz w:val="28"/>
          <w:lang w:val="hu-HU" w:eastAsia="hu-HU"/>
        </w:rPr>
        <w:drawing>
          <wp:anchor distT="0" distB="0" distL="114300" distR="114300" simplePos="0" relativeHeight="251689984" behindDoc="0" locked="0" layoutInCell="1" allowOverlap="1" wp14:anchorId="689A6F17" wp14:editId="3BAAF01F">
            <wp:simplePos x="0" y="0"/>
            <wp:positionH relativeFrom="margin">
              <wp:align>center</wp:align>
            </wp:positionH>
            <wp:positionV relativeFrom="paragraph">
              <wp:posOffset>85725</wp:posOffset>
            </wp:positionV>
            <wp:extent cx="3988435" cy="3090838"/>
            <wp:effectExtent l="0" t="0" r="0" b="0"/>
            <wp:wrapNone/>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88435" cy="3090838"/>
                    </a:xfrm>
                    <a:prstGeom prst="rect">
                      <a:avLst/>
                    </a:prstGeom>
                    <a:noFill/>
                  </pic:spPr>
                </pic:pic>
              </a:graphicData>
            </a:graphic>
            <wp14:sizeRelH relativeFrom="page">
              <wp14:pctWidth>0</wp14:pctWidth>
            </wp14:sizeRelH>
            <wp14:sizeRelV relativeFrom="page">
              <wp14:pctHeight>0</wp14:pctHeight>
            </wp14:sizeRelV>
          </wp:anchor>
        </w:drawing>
      </w:r>
    </w:p>
    <w:p w14:paraId="765BB866" w14:textId="60C3BD79" w:rsidR="002D5EDC" w:rsidRPr="00E20F99" w:rsidRDefault="002D5EDC" w:rsidP="00BB30E4">
      <w:pPr>
        <w:rPr>
          <w:rFonts w:ascii="Times New Roman" w:hAnsi="Times New Roman" w:cs="Times New Roman"/>
          <w:b/>
          <w:sz w:val="28"/>
          <w:lang w:val="en-GB"/>
        </w:rPr>
      </w:pPr>
    </w:p>
    <w:p w14:paraId="5048AB8A" w14:textId="4C3DDB71" w:rsidR="002D5EDC" w:rsidRPr="00E20F99" w:rsidRDefault="002D5EDC" w:rsidP="00BB30E4">
      <w:pPr>
        <w:rPr>
          <w:rFonts w:ascii="Times New Roman" w:hAnsi="Times New Roman" w:cs="Times New Roman"/>
          <w:b/>
          <w:sz w:val="28"/>
          <w:lang w:val="en-GB"/>
        </w:rPr>
      </w:pPr>
    </w:p>
    <w:p w14:paraId="7C186E11" w14:textId="7E3EBFCB" w:rsidR="002D5EDC" w:rsidRPr="00E20F99" w:rsidRDefault="002D5EDC" w:rsidP="00BB30E4">
      <w:pPr>
        <w:rPr>
          <w:rFonts w:ascii="Times New Roman" w:hAnsi="Times New Roman" w:cs="Times New Roman"/>
          <w:b/>
          <w:sz w:val="28"/>
          <w:lang w:val="en-GB"/>
        </w:rPr>
      </w:pPr>
    </w:p>
    <w:p w14:paraId="4850B9F8" w14:textId="5B17A989" w:rsidR="002D5EDC" w:rsidRPr="00E20F99" w:rsidRDefault="002D5EDC" w:rsidP="00BB30E4">
      <w:pPr>
        <w:rPr>
          <w:rFonts w:ascii="Times New Roman" w:hAnsi="Times New Roman" w:cs="Times New Roman"/>
          <w:b/>
          <w:sz w:val="28"/>
          <w:lang w:val="en-GB"/>
        </w:rPr>
      </w:pPr>
    </w:p>
    <w:p w14:paraId="35CFC5A3" w14:textId="3167FDA5" w:rsidR="002D5EDC" w:rsidRPr="00E20F99" w:rsidRDefault="002D5EDC" w:rsidP="00BB30E4">
      <w:pPr>
        <w:rPr>
          <w:rFonts w:ascii="Times New Roman" w:hAnsi="Times New Roman" w:cs="Times New Roman"/>
          <w:b/>
          <w:sz w:val="28"/>
          <w:lang w:val="en-GB"/>
        </w:rPr>
      </w:pPr>
    </w:p>
    <w:p w14:paraId="7D7A6B78" w14:textId="425A4AFA" w:rsidR="002D5EDC" w:rsidRPr="00E20F99" w:rsidRDefault="002D5EDC" w:rsidP="00BB30E4">
      <w:pPr>
        <w:rPr>
          <w:rFonts w:ascii="Times New Roman" w:hAnsi="Times New Roman" w:cs="Times New Roman"/>
          <w:b/>
          <w:sz w:val="28"/>
          <w:lang w:val="en-GB"/>
        </w:rPr>
      </w:pPr>
    </w:p>
    <w:p w14:paraId="1CFB2B78" w14:textId="5CA2E071" w:rsidR="002D5EDC" w:rsidRPr="00E20F99" w:rsidRDefault="002D5EDC" w:rsidP="00BB30E4">
      <w:pPr>
        <w:rPr>
          <w:rFonts w:ascii="Times New Roman" w:hAnsi="Times New Roman" w:cs="Times New Roman"/>
          <w:b/>
          <w:sz w:val="28"/>
          <w:lang w:val="en-GB"/>
        </w:rPr>
      </w:pPr>
    </w:p>
    <w:p w14:paraId="6F893BEB" w14:textId="4C130C35" w:rsidR="002D5EDC" w:rsidRPr="00E20F99" w:rsidRDefault="002D5EDC" w:rsidP="00BB30E4">
      <w:pPr>
        <w:rPr>
          <w:rFonts w:ascii="Times New Roman" w:hAnsi="Times New Roman" w:cs="Times New Roman"/>
          <w:b/>
          <w:sz w:val="28"/>
          <w:lang w:val="en-GB"/>
        </w:rPr>
      </w:pPr>
    </w:p>
    <w:p w14:paraId="11C83DF3" w14:textId="3C837CB0" w:rsidR="002D5EDC" w:rsidRPr="00E20F99" w:rsidRDefault="002D5EDC" w:rsidP="00BB30E4">
      <w:pPr>
        <w:rPr>
          <w:rFonts w:ascii="Times New Roman" w:hAnsi="Times New Roman" w:cs="Times New Roman"/>
          <w:b/>
          <w:sz w:val="28"/>
          <w:lang w:val="en-GB"/>
        </w:rPr>
      </w:pPr>
    </w:p>
    <w:p w14:paraId="1B5348B4" w14:textId="4C87E396" w:rsidR="002D5EDC" w:rsidRPr="00E20F99" w:rsidRDefault="002D5EDC" w:rsidP="00BB30E4">
      <w:pPr>
        <w:rPr>
          <w:rFonts w:ascii="Times New Roman" w:hAnsi="Times New Roman" w:cs="Times New Roman"/>
          <w:b/>
          <w:sz w:val="28"/>
          <w:lang w:val="en-GB"/>
        </w:rPr>
      </w:pPr>
    </w:p>
    <w:p w14:paraId="1432CEB5" w14:textId="3D041523" w:rsidR="002D5EDC" w:rsidRPr="00E20F99" w:rsidRDefault="002D5EDC" w:rsidP="00BB30E4">
      <w:pPr>
        <w:rPr>
          <w:rFonts w:ascii="Times New Roman" w:hAnsi="Times New Roman" w:cs="Times New Roman"/>
          <w:b/>
          <w:sz w:val="28"/>
          <w:lang w:val="en-GB"/>
        </w:rPr>
      </w:pPr>
    </w:p>
    <w:p w14:paraId="60ABC4CB" w14:textId="110A396F" w:rsidR="002D5EDC" w:rsidRPr="00E20F99" w:rsidRDefault="002D5EDC" w:rsidP="00BB30E4">
      <w:pPr>
        <w:rPr>
          <w:rFonts w:ascii="Times New Roman" w:hAnsi="Times New Roman" w:cs="Times New Roman"/>
          <w:b/>
          <w:sz w:val="28"/>
          <w:lang w:val="en-GB"/>
        </w:rPr>
      </w:pPr>
    </w:p>
    <w:p w14:paraId="504A1E48" w14:textId="7E087476" w:rsidR="002D5EDC" w:rsidRPr="00E20F99" w:rsidRDefault="002D5EDC" w:rsidP="00BB30E4">
      <w:pPr>
        <w:rPr>
          <w:rFonts w:ascii="Times New Roman" w:hAnsi="Times New Roman" w:cs="Times New Roman"/>
          <w:b/>
          <w:sz w:val="28"/>
          <w:lang w:val="en-GB"/>
        </w:rPr>
      </w:pPr>
    </w:p>
    <w:p w14:paraId="2568CE6D" w14:textId="329319EB" w:rsidR="002D5EDC" w:rsidRPr="00E20F99" w:rsidRDefault="002D5EDC" w:rsidP="00BB30E4">
      <w:pPr>
        <w:rPr>
          <w:rFonts w:ascii="Times New Roman" w:hAnsi="Times New Roman" w:cs="Times New Roman"/>
          <w:b/>
          <w:sz w:val="28"/>
          <w:lang w:val="en-GB"/>
        </w:rPr>
      </w:pPr>
    </w:p>
    <w:p w14:paraId="50561E58" w14:textId="77777777" w:rsidR="002D5EDC" w:rsidRPr="00E20F99" w:rsidRDefault="002D5EDC" w:rsidP="00BB30E4">
      <w:pPr>
        <w:rPr>
          <w:rFonts w:ascii="Times New Roman" w:hAnsi="Times New Roman" w:cs="Times New Roman"/>
          <w:b/>
          <w:sz w:val="28"/>
          <w:lang w:val="en-GB"/>
        </w:rPr>
      </w:pPr>
    </w:p>
    <w:p w14:paraId="5BADCC6E" w14:textId="4C12B551" w:rsidR="00880AFC" w:rsidRPr="00E20F99" w:rsidRDefault="002D5EDC" w:rsidP="00FD3C00">
      <w:pPr>
        <w:spacing w:line="360" w:lineRule="auto"/>
        <w:jc w:val="both"/>
        <w:rPr>
          <w:rFonts w:ascii="Times New Roman" w:hAnsi="Times New Roman" w:cs="Times New Roman"/>
          <w:lang w:val="en-GB"/>
        </w:rPr>
      </w:pPr>
      <w:r w:rsidRPr="00E20F99">
        <w:rPr>
          <w:rFonts w:ascii="Times New Roman" w:hAnsi="Times New Roman" w:cs="Times New Roman"/>
          <w:lang w:val="en-GB"/>
        </w:rPr>
        <w:t xml:space="preserve">CD206 and CD209 cell surface </w:t>
      </w:r>
      <w:r w:rsidR="0024468A" w:rsidRPr="00E20F99">
        <w:rPr>
          <w:rFonts w:ascii="Times New Roman" w:hAnsi="Times New Roman" w:cs="Times New Roman"/>
          <w:lang w:val="en-GB"/>
        </w:rPr>
        <w:t xml:space="preserve">protein level </w:t>
      </w:r>
      <w:r w:rsidRPr="00E20F99">
        <w:rPr>
          <w:rFonts w:ascii="Times New Roman" w:hAnsi="Times New Roman" w:cs="Times New Roman"/>
          <w:lang w:val="en-GB"/>
        </w:rPr>
        <w:t>expression</w:t>
      </w:r>
      <w:r w:rsidR="0024468A" w:rsidRPr="00E20F99">
        <w:rPr>
          <w:rFonts w:ascii="Times New Roman" w:hAnsi="Times New Roman" w:cs="Times New Roman"/>
          <w:lang w:val="en-GB"/>
        </w:rPr>
        <w:t>s</w:t>
      </w:r>
      <w:r w:rsidRPr="00E20F99">
        <w:rPr>
          <w:rFonts w:ascii="Times New Roman" w:hAnsi="Times New Roman" w:cs="Times New Roman"/>
          <w:lang w:val="en-GB"/>
        </w:rPr>
        <w:t xml:space="preserve"> determined by flow cytometry revealed a dose dependence on the amount of the SZ95 sebocyte supernatant used for supplementation (in 40% - green line and in 80% - red line) of the culturing medium. Based on these results, for all subsequent experiments an 80% SZ95 sebocyte supernatant supplementation to the culturing medium was adopted.</w:t>
      </w:r>
    </w:p>
    <w:p w14:paraId="1945E98F" w14:textId="7825AB7C" w:rsidR="00683835" w:rsidRPr="00E20F99" w:rsidRDefault="00880AFC" w:rsidP="00683835">
      <w:pPr>
        <w:spacing w:after="160" w:line="259" w:lineRule="auto"/>
        <w:rPr>
          <w:rFonts w:ascii="Times New Roman" w:hAnsi="Times New Roman" w:cs="Times New Roman"/>
          <w:lang w:val="en-GB"/>
        </w:rPr>
      </w:pPr>
      <w:r w:rsidRPr="00E20F99">
        <w:rPr>
          <w:rFonts w:ascii="Times New Roman" w:hAnsi="Times New Roman" w:cs="Times New Roman"/>
          <w:lang w:val="en-GB"/>
        </w:rPr>
        <w:br w:type="page"/>
      </w:r>
      <w:r w:rsidR="00CC2490" w:rsidRPr="00E20F99">
        <w:rPr>
          <w:rFonts w:ascii="Times New Roman" w:hAnsi="Times New Roman" w:cs="Times New Roman"/>
          <w:noProof/>
          <w:lang w:val="hu-HU" w:eastAsia="hu-HU"/>
        </w:rPr>
        <w:lastRenderedPageBreak/>
        <mc:AlternateContent>
          <mc:Choice Requires="wpg">
            <w:drawing>
              <wp:anchor distT="0" distB="0" distL="114300" distR="114300" simplePos="0" relativeHeight="251698176" behindDoc="0" locked="0" layoutInCell="1" allowOverlap="1" wp14:anchorId="42F63193" wp14:editId="5E16FC69">
                <wp:simplePos x="0" y="0"/>
                <wp:positionH relativeFrom="margin">
                  <wp:posOffset>-133350</wp:posOffset>
                </wp:positionH>
                <wp:positionV relativeFrom="paragraph">
                  <wp:posOffset>380365</wp:posOffset>
                </wp:positionV>
                <wp:extent cx="6161405" cy="3489960"/>
                <wp:effectExtent l="0" t="0" r="0" b="0"/>
                <wp:wrapNone/>
                <wp:docPr id="5" name="Csoportba foglalás 4"/>
                <wp:cNvGraphicFramePr/>
                <a:graphic xmlns:a="http://schemas.openxmlformats.org/drawingml/2006/main">
                  <a:graphicData uri="http://schemas.microsoft.com/office/word/2010/wordprocessingGroup">
                    <wpg:wgp>
                      <wpg:cNvGrpSpPr/>
                      <wpg:grpSpPr>
                        <a:xfrm>
                          <a:off x="0" y="0"/>
                          <a:ext cx="6161405" cy="3489960"/>
                          <a:chOff x="404665" y="827831"/>
                          <a:chExt cx="5918199" cy="3213100"/>
                        </a:xfrm>
                      </wpg:grpSpPr>
                      <pic:pic xmlns:pic="http://schemas.openxmlformats.org/drawingml/2006/picture">
                        <pic:nvPicPr>
                          <pic:cNvPr id="6" name="Picture 2" descr="C:\Users\Marianna\Desktop\kocka.tif"/>
                          <pic:cNvPicPr>
                            <a:picLocks noChangeAspect="1" noChangeArrowheads="1"/>
                          </pic:cNvPicPr>
                        </pic:nvPicPr>
                        <pic:blipFill>
                          <a:blip r:embed="rId9" cstate="print"/>
                          <a:srcRect/>
                          <a:stretch>
                            <a:fillRect/>
                          </a:stretch>
                        </pic:blipFill>
                        <pic:spPr bwMode="auto">
                          <a:xfrm>
                            <a:off x="404665" y="827831"/>
                            <a:ext cx="5918199" cy="3213100"/>
                          </a:xfrm>
                          <a:prstGeom prst="rect">
                            <a:avLst/>
                          </a:prstGeom>
                          <a:noFill/>
                        </pic:spPr>
                      </pic:pic>
                      <wps:wsp>
                        <wps:cNvPr id="7" name="Szabadkézi sokszög 7"/>
                        <wps:cNvSpPr/>
                        <wps:spPr>
                          <a:xfrm>
                            <a:off x="1860211" y="1570964"/>
                            <a:ext cx="615395" cy="660584"/>
                          </a:xfrm>
                          <a:custGeom>
                            <a:avLst/>
                            <a:gdLst>
                              <a:gd name="connsiteX0" fmla="*/ 83444 w 615395"/>
                              <a:gd name="connsiteY0" fmla="*/ 300862 h 660584"/>
                              <a:gd name="connsiteX1" fmla="*/ 66060 w 615395"/>
                              <a:gd name="connsiteY1" fmla="*/ 304339 h 660584"/>
                              <a:gd name="connsiteX2" fmla="*/ 31291 w 615395"/>
                              <a:gd name="connsiteY2" fmla="*/ 325199 h 660584"/>
                              <a:gd name="connsiteX3" fmla="*/ 10431 w 615395"/>
                              <a:gd name="connsiteY3" fmla="*/ 346060 h 660584"/>
                              <a:gd name="connsiteX4" fmla="*/ 6954 w 615395"/>
                              <a:gd name="connsiteY4" fmla="*/ 422550 h 660584"/>
                              <a:gd name="connsiteX5" fmla="*/ 3477 w 615395"/>
                              <a:gd name="connsiteY5" fmla="*/ 432980 h 660584"/>
                              <a:gd name="connsiteX6" fmla="*/ 0 w 615395"/>
                              <a:gd name="connsiteY6" fmla="*/ 453841 h 660584"/>
                              <a:gd name="connsiteX7" fmla="*/ 3477 w 615395"/>
                              <a:gd name="connsiteY7" fmla="*/ 488609 h 660584"/>
                              <a:gd name="connsiteX8" fmla="*/ 6954 w 615395"/>
                              <a:gd name="connsiteY8" fmla="*/ 499040 h 660584"/>
                              <a:gd name="connsiteX9" fmla="*/ 10431 w 615395"/>
                              <a:gd name="connsiteY9" fmla="*/ 519901 h 660584"/>
                              <a:gd name="connsiteX10" fmla="*/ 24338 w 615395"/>
                              <a:gd name="connsiteY10" fmla="*/ 540761 h 660584"/>
                              <a:gd name="connsiteX11" fmla="*/ 27815 w 615395"/>
                              <a:gd name="connsiteY11" fmla="*/ 551192 h 660584"/>
                              <a:gd name="connsiteX12" fmla="*/ 41722 w 615395"/>
                              <a:gd name="connsiteY12" fmla="*/ 572053 h 660584"/>
                              <a:gd name="connsiteX13" fmla="*/ 59106 w 615395"/>
                              <a:gd name="connsiteY13" fmla="*/ 610297 h 660584"/>
                              <a:gd name="connsiteX14" fmla="*/ 69536 w 615395"/>
                              <a:gd name="connsiteY14" fmla="*/ 617251 h 660584"/>
                              <a:gd name="connsiteX15" fmla="*/ 79967 w 615395"/>
                              <a:gd name="connsiteY15" fmla="*/ 627682 h 660584"/>
                              <a:gd name="connsiteX16" fmla="*/ 104304 w 615395"/>
                              <a:gd name="connsiteY16" fmla="*/ 634635 h 660584"/>
                              <a:gd name="connsiteX17" fmla="*/ 135596 w 615395"/>
                              <a:gd name="connsiteY17" fmla="*/ 652019 h 660584"/>
                              <a:gd name="connsiteX18" fmla="*/ 177317 w 615395"/>
                              <a:gd name="connsiteY18" fmla="*/ 655496 h 660584"/>
                              <a:gd name="connsiteX19" fmla="*/ 198178 w 615395"/>
                              <a:gd name="connsiteY19" fmla="*/ 648542 h 660584"/>
                              <a:gd name="connsiteX20" fmla="*/ 208609 w 615395"/>
                              <a:gd name="connsiteY20" fmla="*/ 638112 h 660584"/>
                              <a:gd name="connsiteX21" fmla="*/ 232946 w 615395"/>
                              <a:gd name="connsiteY21" fmla="*/ 624205 h 660584"/>
                              <a:gd name="connsiteX22" fmla="*/ 253807 w 615395"/>
                              <a:gd name="connsiteY22" fmla="*/ 606821 h 660584"/>
                              <a:gd name="connsiteX23" fmla="*/ 274668 w 615395"/>
                              <a:gd name="connsiteY23" fmla="*/ 585960 h 660584"/>
                              <a:gd name="connsiteX24" fmla="*/ 285098 w 615395"/>
                              <a:gd name="connsiteY24" fmla="*/ 579006 h 660584"/>
                              <a:gd name="connsiteX25" fmla="*/ 295529 w 615395"/>
                              <a:gd name="connsiteY25" fmla="*/ 568576 h 660584"/>
                              <a:gd name="connsiteX26" fmla="*/ 361588 w 615395"/>
                              <a:gd name="connsiteY26" fmla="*/ 558145 h 660584"/>
                              <a:gd name="connsiteX27" fmla="*/ 375495 w 615395"/>
                              <a:gd name="connsiteY27" fmla="*/ 554669 h 660584"/>
                              <a:gd name="connsiteX28" fmla="*/ 385926 w 615395"/>
                              <a:gd name="connsiteY28" fmla="*/ 551192 h 660584"/>
                              <a:gd name="connsiteX29" fmla="*/ 424171 w 615395"/>
                              <a:gd name="connsiteY29" fmla="*/ 547715 h 660584"/>
                              <a:gd name="connsiteX30" fmla="*/ 448508 w 615395"/>
                              <a:gd name="connsiteY30" fmla="*/ 544238 h 660584"/>
                              <a:gd name="connsiteX31" fmla="*/ 479799 w 615395"/>
                              <a:gd name="connsiteY31" fmla="*/ 530331 h 660584"/>
                              <a:gd name="connsiteX32" fmla="*/ 490230 w 615395"/>
                              <a:gd name="connsiteY32" fmla="*/ 526854 h 660584"/>
                              <a:gd name="connsiteX33" fmla="*/ 500660 w 615395"/>
                              <a:gd name="connsiteY33" fmla="*/ 519901 h 660584"/>
                              <a:gd name="connsiteX34" fmla="*/ 511091 w 615395"/>
                              <a:gd name="connsiteY34" fmla="*/ 509470 h 660584"/>
                              <a:gd name="connsiteX35" fmla="*/ 531952 w 615395"/>
                              <a:gd name="connsiteY35" fmla="*/ 502516 h 660584"/>
                              <a:gd name="connsiteX36" fmla="*/ 549336 w 615395"/>
                              <a:gd name="connsiteY36" fmla="*/ 492086 h 660584"/>
                              <a:gd name="connsiteX37" fmla="*/ 559766 w 615395"/>
                              <a:gd name="connsiteY37" fmla="*/ 485132 h 660584"/>
                              <a:gd name="connsiteX38" fmla="*/ 573673 w 615395"/>
                              <a:gd name="connsiteY38" fmla="*/ 481656 h 660584"/>
                              <a:gd name="connsiteX39" fmla="*/ 584104 w 615395"/>
                              <a:gd name="connsiteY39" fmla="*/ 474702 h 660584"/>
                              <a:gd name="connsiteX40" fmla="*/ 594534 w 615395"/>
                              <a:gd name="connsiteY40" fmla="*/ 443411 h 660584"/>
                              <a:gd name="connsiteX41" fmla="*/ 601488 w 615395"/>
                              <a:gd name="connsiteY41" fmla="*/ 419073 h 660584"/>
                              <a:gd name="connsiteX42" fmla="*/ 608441 w 615395"/>
                              <a:gd name="connsiteY42" fmla="*/ 373875 h 660584"/>
                              <a:gd name="connsiteX43" fmla="*/ 611918 w 615395"/>
                              <a:gd name="connsiteY43" fmla="*/ 353014 h 660584"/>
                              <a:gd name="connsiteX44" fmla="*/ 615395 w 615395"/>
                              <a:gd name="connsiteY44" fmla="*/ 342583 h 660584"/>
                              <a:gd name="connsiteX45" fmla="*/ 608441 w 615395"/>
                              <a:gd name="connsiteY45" fmla="*/ 293908 h 660584"/>
                              <a:gd name="connsiteX46" fmla="*/ 598011 w 615395"/>
                              <a:gd name="connsiteY46" fmla="*/ 280001 h 660584"/>
                              <a:gd name="connsiteX47" fmla="*/ 594534 w 615395"/>
                              <a:gd name="connsiteY47" fmla="*/ 269570 h 660584"/>
                              <a:gd name="connsiteX48" fmla="*/ 584104 w 615395"/>
                              <a:gd name="connsiteY48" fmla="*/ 259140 h 660584"/>
                              <a:gd name="connsiteX49" fmla="*/ 577150 w 615395"/>
                              <a:gd name="connsiteY49" fmla="*/ 248710 h 660584"/>
                              <a:gd name="connsiteX50" fmla="*/ 580627 w 615395"/>
                              <a:gd name="connsiteY50" fmla="*/ 140929 h 660584"/>
                              <a:gd name="connsiteX51" fmla="*/ 577150 w 615395"/>
                              <a:gd name="connsiteY51" fmla="*/ 71393 h 660584"/>
                              <a:gd name="connsiteX52" fmla="*/ 573673 w 615395"/>
                              <a:gd name="connsiteY52" fmla="*/ 60962 h 660584"/>
                              <a:gd name="connsiteX53" fmla="*/ 538905 w 615395"/>
                              <a:gd name="connsiteY53" fmla="*/ 26194 h 660584"/>
                              <a:gd name="connsiteX54" fmla="*/ 514568 w 615395"/>
                              <a:gd name="connsiteY54" fmla="*/ 19240 h 660584"/>
                              <a:gd name="connsiteX55" fmla="*/ 504137 w 615395"/>
                              <a:gd name="connsiteY55" fmla="*/ 12287 h 660584"/>
                              <a:gd name="connsiteX56" fmla="*/ 462415 w 615395"/>
                              <a:gd name="connsiteY56" fmla="*/ 8810 h 660584"/>
                              <a:gd name="connsiteX57" fmla="*/ 451985 w 615395"/>
                              <a:gd name="connsiteY57" fmla="*/ 5333 h 660584"/>
                              <a:gd name="connsiteX58" fmla="*/ 323343 w 615395"/>
                              <a:gd name="connsiteY58" fmla="*/ 5333 h 660584"/>
                              <a:gd name="connsiteX59" fmla="*/ 309436 w 615395"/>
                              <a:gd name="connsiteY59" fmla="*/ 12287 h 660584"/>
                              <a:gd name="connsiteX60" fmla="*/ 299006 w 615395"/>
                              <a:gd name="connsiteY60" fmla="*/ 22717 h 660584"/>
                              <a:gd name="connsiteX61" fmla="*/ 288575 w 615395"/>
                              <a:gd name="connsiteY61" fmla="*/ 29671 h 660584"/>
                              <a:gd name="connsiteX62" fmla="*/ 271191 w 615395"/>
                              <a:gd name="connsiteY62" fmla="*/ 60962 h 660584"/>
                              <a:gd name="connsiteX63" fmla="*/ 274668 w 615395"/>
                              <a:gd name="connsiteY63" fmla="*/ 179174 h 660584"/>
                              <a:gd name="connsiteX64" fmla="*/ 274668 w 615395"/>
                              <a:gd name="connsiteY64" fmla="*/ 231326 h 660584"/>
                              <a:gd name="connsiteX65" fmla="*/ 260761 w 615395"/>
                              <a:gd name="connsiteY65" fmla="*/ 238279 h 660584"/>
                              <a:gd name="connsiteX66" fmla="*/ 219039 w 615395"/>
                              <a:gd name="connsiteY66" fmla="*/ 245233 h 660584"/>
                              <a:gd name="connsiteX67" fmla="*/ 93874 w 615395"/>
                              <a:gd name="connsiteY67" fmla="*/ 252186 h 660584"/>
                              <a:gd name="connsiteX68" fmla="*/ 79967 w 615395"/>
                              <a:gd name="connsiteY68" fmla="*/ 255663 h 660584"/>
                              <a:gd name="connsiteX69" fmla="*/ 69536 w 615395"/>
                              <a:gd name="connsiteY69" fmla="*/ 269570 h 660584"/>
                              <a:gd name="connsiteX70" fmla="*/ 83444 w 615395"/>
                              <a:gd name="connsiteY70" fmla="*/ 300862 h 660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Lst>
                            <a:rect l="l" t="t" r="r" b="b"/>
                            <a:pathLst>
                              <a:path w="615395" h="660584">
                                <a:moveTo>
                                  <a:pt x="83444" y="300862"/>
                                </a:moveTo>
                                <a:cubicBezTo>
                                  <a:pt x="82865" y="306657"/>
                                  <a:pt x="71666" y="302470"/>
                                  <a:pt x="66060" y="304339"/>
                                </a:cubicBezTo>
                                <a:cubicBezTo>
                                  <a:pt x="57827" y="307083"/>
                                  <a:pt x="35261" y="321229"/>
                                  <a:pt x="31291" y="325199"/>
                                </a:cubicBezTo>
                                <a:lnTo>
                                  <a:pt x="10431" y="346060"/>
                                </a:lnTo>
                                <a:cubicBezTo>
                                  <a:pt x="9272" y="371557"/>
                                  <a:pt x="8989" y="397108"/>
                                  <a:pt x="6954" y="422550"/>
                                </a:cubicBezTo>
                                <a:cubicBezTo>
                                  <a:pt x="6662" y="426203"/>
                                  <a:pt x="4272" y="429403"/>
                                  <a:pt x="3477" y="432980"/>
                                </a:cubicBezTo>
                                <a:cubicBezTo>
                                  <a:pt x="1948" y="439862"/>
                                  <a:pt x="1159" y="446887"/>
                                  <a:pt x="0" y="453841"/>
                                </a:cubicBezTo>
                                <a:cubicBezTo>
                                  <a:pt x="1159" y="465430"/>
                                  <a:pt x="1706" y="477097"/>
                                  <a:pt x="3477" y="488609"/>
                                </a:cubicBezTo>
                                <a:cubicBezTo>
                                  <a:pt x="4034" y="492231"/>
                                  <a:pt x="6159" y="495462"/>
                                  <a:pt x="6954" y="499040"/>
                                </a:cubicBezTo>
                                <a:cubicBezTo>
                                  <a:pt x="8483" y="505922"/>
                                  <a:pt x="7720" y="513394"/>
                                  <a:pt x="10431" y="519901"/>
                                </a:cubicBezTo>
                                <a:cubicBezTo>
                                  <a:pt x="13645" y="527615"/>
                                  <a:pt x="24338" y="540761"/>
                                  <a:pt x="24338" y="540761"/>
                                </a:cubicBezTo>
                                <a:cubicBezTo>
                                  <a:pt x="25497" y="544238"/>
                                  <a:pt x="26035" y="547988"/>
                                  <a:pt x="27815" y="551192"/>
                                </a:cubicBezTo>
                                <a:cubicBezTo>
                                  <a:pt x="31874" y="558498"/>
                                  <a:pt x="41722" y="572053"/>
                                  <a:pt x="41722" y="572053"/>
                                </a:cubicBezTo>
                                <a:cubicBezTo>
                                  <a:pt x="44501" y="585948"/>
                                  <a:pt x="45226" y="601043"/>
                                  <a:pt x="59106" y="610297"/>
                                </a:cubicBezTo>
                                <a:cubicBezTo>
                                  <a:pt x="62583" y="612615"/>
                                  <a:pt x="66326" y="614576"/>
                                  <a:pt x="69536" y="617251"/>
                                </a:cubicBezTo>
                                <a:cubicBezTo>
                                  <a:pt x="73313" y="620399"/>
                                  <a:pt x="75876" y="624954"/>
                                  <a:pt x="79967" y="627682"/>
                                </a:cubicBezTo>
                                <a:cubicBezTo>
                                  <a:pt x="82957" y="629675"/>
                                  <a:pt x="102454" y="634172"/>
                                  <a:pt x="104304" y="634635"/>
                                </a:cubicBezTo>
                                <a:cubicBezTo>
                                  <a:pt x="128215" y="650575"/>
                                  <a:pt x="117237" y="645899"/>
                                  <a:pt x="135596" y="652019"/>
                                </a:cubicBezTo>
                                <a:cubicBezTo>
                                  <a:pt x="153310" y="663830"/>
                                  <a:pt x="145508" y="661858"/>
                                  <a:pt x="177317" y="655496"/>
                                </a:cubicBezTo>
                                <a:cubicBezTo>
                                  <a:pt x="184504" y="654058"/>
                                  <a:pt x="198178" y="648542"/>
                                  <a:pt x="198178" y="648542"/>
                                </a:cubicBezTo>
                                <a:cubicBezTo>
                                  <a:pt x="201655" y="645065"/>
                                  <a:pt x="204832" y="641260"/>
                                  <a:pt x="208609" y="638112"/>
                                </a:cubicBezTo>
                                <a:cubicBezTo>
                                  <a:pt x="215984" y="631966"/>
                                  <a:pt x="224439" y="628458"/>
                                  <a:pt x="232946" y="624205"/>
                                </a:cubicBezTo>
                                <a:cubicBezTo>
                                  <a:pt x="280512" y="576639"/>
                                  <a:pt x="210241" y="645546"/>
                                  <a:pt x="253807" y="606821"/>
                                </a:cubicBezTo>
                                <a:cubicBezTo>
                                  <a:pt x="261157" y="600288"/>
                                  <a:pt x="266486" y="591415"/>
                                  <a:pt x="274668" y="585960"/>
                                </a:cubicBezTo>
                                <a:cubicBezTo>
                                  <a:pt x="278145" y="583642"/>
                                  <a:pt x="281888" y="581681"/>
                                  <a:pt x="285098" y="579006"/>
                                </a:cubicBezTo>
                                <a:cubicBezTo>
                                  <a:pt x="288875" y="575858"/>
                                  <a:pt x="291231" y="570964"/>
                                  <a:pt x="295529" y="568576"/>
                                </a:cubicBezTo>
                                <a:cubicBezTo>
                                  <a:pt x="314386" y="558100"/>
                                  <a:pt x="342766" y="559593"/>
                                  <a:pt x="361588" y="558145"/>
                                </a:cubicBezTo>
                                <a:cubicBezTo>
                                  <a:pt x="366224" y="556986"/>
                                  <a:pt x="370901" y="555982"/>
                                  <a:pt x="375495" y="554669"/>
                                </a:cubicBezTo>
                                <a:cubicBezTo>
                                  <a:pt x="379019" y="553662"/>
                                  <a:pt x="382298" y="551710"/>
                                  <a:pt x="385926" y="551192"/>
                                </a:cubicBezTo>
                                <a:cubicBezTo>
                                  <a:pt x="398598" y="549382"/>
                                  <a:pt x="411448" y="549129"/>
                                  <a:pt x="424171" y="547715"/>
                                </a:cubicBezTo>
                                <a:cubicBezTo>
                                  <a:pt x="432316" y="546810"/>
                                  <a:pt x="440396" y="545397"/>
                                  <a:pt x="448508" y="544238"/>
                                </a:cubicBezTo>
                                <a:cubicBezTo>
                                  <a:pt x="502324" y="526301"/>
                                  <a:pt x="446744" y="546860"/>
                                  <a:pt x="479799" y="530331"/>
                                </a:cubicBezTo>
                                <a:cubicBezTo>
                                  <a:pt x="483077" y="528692"/>
                                  <a:pt x="486952" y="528493"/>
                                  <a:pt x="490230" y="526854"/>
                                </a:cubicBezTo>
                                <a:cubicBezTo>
                                  <a:pt x="493967" y="524985"/>
                                  <a:pt x="497450" y="522576"/>
                                  <a:pt x="500660" y="519901"/>
                                </a:cubicBezTo>
                                <a:cubicBezTo>
                                  <a:pt x="504438" y="516753"/>
                                  <a:pt x="506793" y="511858"/>
                                  <a:pt x="511091" y="509470"/>
                                </a:cubicBezTo>
                                <a:cubicBezTo>
                                  <a:pt x="517498" y="505910"/>
                                  <a:pt x="525667" y="506287"/>
                                  <a:pt x="531952" y="502516"/>
                                </a:cubicBezTo>
                                <a:cubicBezTo>
                                  <a:pt x="537747" y="499039"/>
                                  <a:pt x="543606" y="495668"/>
                                  <a:pt x="549336" y="492086"/>
                                </a:cubicBezTo>
                                <a:cubicBezTo>
                                  <a:pt x="552879" y="489871"/>
                                  <a:pt x="555925" y="486778"/>
                                  <a:pt x="559766" y="485132"/>
                                </a:cubicBezTo>
                                <a:cubicBezTo>
                                  <a:pt x="564158" y="483250"/>
                                  <a:pt x="569037" y="482815"/>
                                  <a:pt x="573673" y="481656"/>
                                </a:cubicBezTo>
                                <a:cubicBezTo>
                                  <a:pt x="577150" y="479338"/>
                                  <a:pt x="581429" y="477912"/>
                                  <a:pt x="584104" y="474702"/>
                                </a:cubicBezTo>
                                <a:cubicBezTo>
                                  <a:pt x="592365" y="464789"/>
                                  <a:pt x="591563" y="455296"/>
                                  <a:pt x="594534" y="443411"/>
                                </a:cubicBezTo>
                                <a:cubicBezTo>
                                  <a:pt x="601157" y="416919"/>
                                  <a:pt x="594990" y="451565"/>
                                  <a:pt x="601488" y="419073"/>
                                </a:cubicBezTo>
                                <a:cubicBezTo>
                                  <a:pt x="604374" y="404643"/>
                                  <a:pt x="606219" y="388319"/>
                                  <a:pt x="608441" y="373875"/>
                                </a:cubicBezTo>
                                <a:cubicBezTo>
                                  <a:pt x="609513" y="366907"/>
                                  <a:pt x="610389" y="359896"/>
                                  <a:pt x="611918" y="353014"/>
                                </a:cubicBezTo>
                                <a:cubicBezTo>
                                  <a:pt x="612713" y="349436"/>
                                  <a:pt x="614236" y="346060"/>
                                  <a:pt x="615395" y="342583"/>
                                </a:cubicBezTo>
                                <a:cubicBezTo>
                                  <a:pt x="615283" y="341458"/>
                                  <a:pt x="613168" y="303361"/>
                                  <a:pt x="608441" y="293908"/>
                                </a:cubicBezTo>
                                <a:cubicBezTo>
                                  <a:pt x="605850" y="288725"/>
                                  <a:pt x="601488" y="284637"/>
                                  <a:pt x="598011" y="280001"/>
                                </a:cubicBezTo>
                                <a:cubicBezTo>
                                  <a:pt x="596852" y="276524"/>
                                  <a:pt x="596567" y="272620"/>
                                  <a:pt x="594534" y="269570"/>
                                </a:cubicBezTo>
                                <a:cubicBezTo>
                                  <a:pt x="591807" y="265479"/>
                                  <a:pt x="587252" y="262917"/>
                                  <a:pt x="584104" y="259140"/>
                                </a:cubicBezTo>
                                <a:cubicBezTo>
                                  <a:pt x="581429" y="255930"/>
                                  <a:pt x="579468" y="252187"/>
                                  <a:pt x="577150" y="248710"/>
                                </a:cubicBezTo>
                                <a:cubicBezTo>
                                  <a:pt x="578309" y="212783"/>
                                  <a:pt x="580627" y="176875"/>
                                  <a:pt x="580627" y="140929"/>
                                </a:cubicBezTo>
                                <a:cubicBezTo>
                                  <a:pt x="580627" y="117721"/>
                                  <a:pt x="579161" y="94513"/>
                                  <a:pt x="577150" y="71393"/>
                                </a:cubicBezTo>
                                <a:cubicBezTo>
                                  <a:pt x="576832" y="67742"/>
                                  <a:pt x="575453" y="64166"/>
                                  <a:pt x="573673" y="60962"/>
                                </a:cubicBezTo>
                                <a:cubicBezTo>
                                  <a:pt x="566196" y="47502"/>
                                  <a:pt x="555654" y="30382"/>
                                  <a:pt x="538905" y="26194"/>
                                </a:cubicBezTo>
                                <a:cubicBezTo>
                                  <a:pt x="534447" y="25079"/>
                                  <a:pt x="519557" y="21735"/>
                                  <a:pt x="514568" y="19240"/>
                                </a:cubicBezTo>
                                <a:cubicBezTo>
                                  <a:pt x="510830" y="17371"/>
                                  <a:pt x="508235" y="13106"/>
                                  <a:pt x="504137" y="12287"/>
                                </a:cubicBezTo>
                                <a:cubicBezTo>
                                  <a:pt x="490452" y="9550"/>
                                  <a:pt x="476322" y="9969"/>
                                  <a:pt x="462415" y="8810"/>
                                </a:cubicBezTo>
                                <a:cubicBezTo>
                                  <a:pt x="458938" y="7651"/>
                                  <a:pt x="455540" y="6222"/>
                                  <a:pt x="451985" y="5333"/>
                                </a:cubicBezTo>
                                <a:cubicBezTo>
                                  <a:pt x="407777" y="-5720"/>
                                  <a:pt x="380487" y="3547"/>
                                  <a:pt x="323343" y="5333"/>
                                </a:cubicBezTo>
                                <a:cubicBezTo>
                                  <a:pt x="318707" y="7651"/>
                                  <a:pt x="313653" y="9274"/>
                                  <a:pt x="309436" y="12287"/>
                                </a:cubicBezTo>
                                <a:cubicBezTo>
                                  <a:pt x="305435" y="15145"/>
                                  <a:pt x="302783" y="19569"/>
                                  <a:pt x="299006" y="22717"/>
                                </a:cubicBezTo>
                                <a:cubicBezTo>
                                  <a:pt x="295796" y="25392"/>
                                  <a:pt x="292052" y="27353"/>
                                  <a:pt x="288575" y="29671"/>
                                </a:cubicBezTo>
                                <a:cubicBezTo>
                                  <a:pt x="272635" y="53581"/>
                                  <a:pt x="277311" y="42604"/>
                                  <a:pt x="271191" y="60962"/>
                                </a:cubicBezTo>
                                <a:cubicBezTo>
                                  <a:pt x="272350" y="100366"/>
                                  <a:pt x="272793" y="139798"/>
                                  <a:pt x="274668" y="179174"/>
                                </a:cubicBezTo>
                                <a:cubicBezTo>
                                  <a:pt x="275352" y="193530"/>
                                  <a:pt x="282808" y="216674"/>
                                  <a:pt x="274668" y="231326"/>
                                </a:cubicBezTo>
                                <a:cubicBezTo>
                                  <a:pt x="272151" y="235857"/>
                                  <a:pt x="265525" y="236238"/>
                                  <a:pt x="260761" y="238279"/>
                                </a:cubicBezTo>
                                <a:cubicBezTo>
                                  <a:pt x="246489" y="244395"/>
                                  <a:pt x="236463" y="243297"/>
                                  <a:pt x="219039" y="245233"/>
                                </a:cubicBezTo>
                                <a:cubicBezTo>
                                  <a:pt x="171346" y="261132"/>
                                  <a:pt x="222341" y="245242"/>
                                  <a:pt x="93874" y="252186"/>
                                </a:cubicBezTo>
                                <a:cubicBezTo>
                                  <a:pt x="89103" y="252444"/>
                                  <a:pt x="84603" y="254504"/>
                                  <a:pt x="79967" y="255663"/>
                                </a:cubicBezTo>
                                <a:cubicBezTo>
                                  <a:pt x="76490" y="260299"/>
                                  <a:pt x="72411" y="264539"/>
                                  <a:pt x="69536" y="269570"/>
                                </a:cubicBezTo>
                                <a:cubicBezTo>
                                  <a:pt x="58881" y="288217"/>
                                  <a:pt x="84023" y="295067"/>
                                  <a:pt x="83444" y="300862"/>
                                </a:cubicBezTo>
                                <a:close/>
                              </a:path>
                            </a:pathLst>
                          </a:custGeom>
                          <a:noFill/>
                          <a:ln w="6350">
                            <a:solidFill>
                              <a:srgbClr val="F2F2F2"/>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 name="Szabadkézi sokszög 8"/>
                        <wps:cNvSpPr/>
                        <wps:spPr>
                          <a:xfrm>
                            <a:off x="2534712" y="1680601"/>
                            <a:ext cx="246853" cy="399833"/>
                          </a:xfrm>
                          <a:custGeom>
                            <a:avLst/>
                            <a:gdLst>
                              <a:gd name="connsiteX0" fmla="*/ 90397 w 246853"/>
                              <a:gd name="connsiteY0" fmla="*/ 13908 h 399833"/>
                              <a:gd name="connsiteX1" fmla="*/ 66059 w 246853"/>
                              <a:gd name="connsiteY1" fmla="*/ 62583 h 399833"/>
                              <a:gd name="connsiteX2" fmla="*/ 55628 w 246853"/>
                              <a:gd name="connsiteY2" fmla="*/ 73013 h 399833"/>
                              <a:gd name="connsiteX3" fmla="*/ 48675 w 246853"/>
                              <a:gd name="connsiteY3" fmla="*/ 83444 h 399833"/>
                              <a:gd name="connsiteX4" fmla="*/ 41721 w 246853"/>
                              <a:gd name="connsiteY4" fmla="*/ 97351 h 399833"/>
                              <a:gd name="connsiteX5" fmla="*/ 31291 w 246853"/>
                              <a:gd name="connsiteY5" fmla="*/ 104305 h 399833"/>
                              <a:gd name="connsiteX6" fmla="*/ 24337 w 246853"/>
                              <a:gd name="connsiteY6" fmla="*/ 114735 h 399833"/>
                              <a:gd name="connsiteX7" fmla="*/ 20860 w 246853"/>
                              <a:gd name="connsiteY7" fmla="*/ 125165 h 399833"/>
                              <a:gd name="connsiteX8" fmla="*/ 6953 w 246853"/>
                              <a:gd name="connsiteY8" fmla="*/ 146026 h 399833"/>
                              <a:gd name="connsiteX9" fmla="*/ 3476 w 246853"/>
                              <a:gd name="connsiteY9" fmla="*/ 163410 h 399833"/>
                              <a:gd name="connsiteX10" fmla="*/ 0 w 246853"/>
                              <a:gd name="connsiteY10" fmla="*/ 173841 h 399833"/>
                              <a:gd name="connsiteX11" fmla="*/ 6953 w 246853"/>
                              <a:gd name="connsiteY11" fmla="*/ 250330 h 399833"/>
                              <a:gd name="connsiteX12" fmla="*/ 13907 w 246853"/>
                              <a:gd name="connsiteY12" fmla="*/ 285098 h 399833"/>
                              <a:gd name="connsiteX13" fmla="*/ 27814 w 246853"/>
                              <a:gd name="connsiteY13" fmla="*/ 319867 h 399833"/>
                              <a:gd name="connsiteX14" fmla="*/ 31291 w 246853"/>
                              <a:gd name="connsiteY14" fmla="*/ 330297 h 399833"/>
                              <a:gd name="connsiteX15" fmla="*/ 34768 w 246853"/>
                              <a:gd name="connsiteY15" fmla="*/ 340727 h 399833"/>
                              <a:gd name="connsiteX16" fmla="*/ 41721 w 246853"/>
                              <a:gd name="connsiteY16" fmla="*/ 351158 h 399833"/>
                              <a:gd name="connsiteX17" fmla="*/ 48675 w 246853"/>
                              <a:gd name="connsiteY17" fmla="*/ 372019 h 399833"/>
                              <a:gd name="connsiteX18" fmla="*/ 55628 w 246853"/>
                              <a:gd name="connsiteY18" fmla="*/ 382449 h 399833"/>
                              <a:gd name="connsiteX19" fmla="*/ 59105 w 246853"/>
                              <a:gd name="connsiteY19" fmla="*/ 392879 h 399833"/>
                              <a:gd name="connsiteX20" fmla="*/ 69536 w 246853"/>
                              <a:gd name="connsiteY20" fmla="*/ 399833 h 399833"/>
                              <a:gd name="connsiteX21" fmla="*/ 111257 w 246853"/>
                              <a:gd name="connsiteY21" fmla="*/ 396356 h 399833"/>
                              <a:gd name="connsiteX22" fmla="*/ 125165 w 246853"/>
                              <a:gd name="connsiteY22" fmla="*/ 392879 h 399833"/>
                              <a:gd name="connsiteX23" fmla="*/ 149502 w 246853"/>
                              <a:gd name="connsiteY23" fmla="*/ 372019 h 399833"/>
                              <a:gd name="connsiteX24" fmla="*/ 163409 w 246853"/>
                              <a:gd name="connsiteY24" fmla="*/ 351158 h 399833"/>
                              <a:gd name="connsiteX25" fmla="*/ 184270 w 246853"/>
                              <a:gd name="connsiteY25" fmla="*/ 333774 h 399833"/>
                              <a:gd name="connsiteX26" fmla="*/ 194701 w 246853"/>
                              <a:gd name="connsiteY26" fmla="*/ 312913 h 399833"/>
                              <a:gd name="connsiteX27" fmla="*/ 201654 w 246853"/>
                              <a:gd name="connsiteY27" fmla="*/ 302483 h 399833"/>
                              <a:gd name="connsiteX28" fmla="*/ 208608 w 246853"/>
                              <a:gd name="connsiteY28" fmla="*/ 281622 h 399833"/>
                              <a:gd name="connsiteX29" fmla="*/ 212085 w 246853"/>
                              <a:gd name="connsiteY29" fmla="*/ 271191 h 399833"/>
                              <a:gd name="connsiteX30" fmla="*/ 222515 w 246853"/>
                              <a:gd name="connsiteY30" fmla="*/ 257284 h 399833"/>
                              <a:gd name="connsiteX31" fmla="*/ 225992 w 246853"/>
                              <a:gd name="connsiteY31" fmla="*/ 246854 h 399833"/>
                              <a:gd name="connsiteX32" fmla="*/ 239899 w 246853"/>
                              <a:gd name="connsiteY32" fmla="*/ 225993 h 399833"/>
                              <a:gd name="connsiteX33" fmla="*/ 246853 w 246853"/>
                              <a:gd name="connsiteY33" fmla="*/ 205132 h 399833"/>
                              <a:gd name="connsiteX34" fmla="*/ 243376 w 246853"/>
                              <a:gd name="connsiteY34" fmla="*/ 125165 h 399833"/>
                              <a:gd name="connsiteX35" fmla="*/ 232946 w 246853"/>
                              <a:gd name="connsiteY35" fmla="*/ 79967 h 399833"/>
                              <a:gd name="connsiteX36" fmla="*/ 229469 w 246853"/>
                              <a:gd name="connsiteY36" fmla="*/ 52152 h 399833"/>
                              <a:gd name="connsiteX37" fmla="*/ 222515 w 246853"/>
                              <a:gd name="connsiteY37" fmla="*/ 41722 h 399833"/>
                              <a:gd name="connsiteX38" fmla="*/ 219038 w 246853"/>
                              <a:gd name="connsiteY38" fmla="*/ 17384 h 399833"/>
                              <a:gd name="connsiteX39" fmla="*/ 184270 w 246853"/>
                              <a:gd name="connsiteY39" fmla="*/ 0 h 399833"/>
                              <a:gd name="connsiteX40" fmla="*/ 100827 w 246853"/>
                              <a:gd name="connsiteY40" fmla="*/ 3477 h 399833"/>
                              <a:gd name="connsiteX41" fmla="*/ 90397 w 246853"/>
                              <a:gd name="connsiteY41" fmla="*/ 13908 h 399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Lst>
                            <a:rect l="l" t="t" r="r" b="b"/>
                            <a:pathLst>
                              <a:path w="246853" h="399833">
                                <a:moveTo>
                                  <a:pt x="90397" y="13908"/>
                                </a:moveTo>
                                <a:cubicBezTo>
                                  <a:pt x="84602" y="23759"/>
                                  <a:pt x="75257" y="46948"/>
                                  <a:pt x="66059" y="62583"/>
                                </a:cubicBezTo>
                                <a:cubicBezTo>
                                  <a:pt x="63566" y="66821"/>
                                  <a:pt x="58776" y="69236"/>
                                  <a:pt x="55628" y="73013"/>
                                </a:cubicBezTo>
                                <a:cubicBezTo>
                                  <a:pt x="52953" y="76223"/>
                                  <a:pt x="50748" y="79816"/>
                                  <a:pt x="48675" y="83444"/>
                                </a:cubicBezTo>
                                <a:cubicBezTo>
                                  <a:pt x="46104" y="87944"/>
                                  <a:pt x="45039" y="93369"/>
                                  <a:pt x="41721" y="97351"/>
                                </a:cubicBezTo>
                                <a:cubicBezTo>
                                  <a:pt x="39046" y="100561"/>
                                  <a:pt x="34768" y="101987"/>
                                  <a:pt x="31291" y="104305"/>
                                </a:cubicBezTo>
                                <a:cubicBezTo>
                                  <a:pt x="28973" y="107782"/>
                                  <a:pt x="26206" y="110998"/>
                                  <a:pt x="24337" y="114735"/>
                                </a:cubicBezTo>
                                <a:cubicBezTo>
                                  <a:pt x="22698" y="118013"/>
                                  <a:pt x="22640" y="121961"/>
                                  <a:pt x="20860" y="125165"/>
                                </a:cubicBezTo>
                                <a:cubicBezTo>
                                  <a:pt x="16801" y="132471"/>
                                  <a:pt x="6953" y="146026"/>
                                  <a:pt x="6953" y="146026"/>
                                </a:cubicBezTo>
                                <a:cubicBezTo>
                                  <a:pt x="5794" y="151821"/>
                                  <a:pt x="4909" y="157677"/>
                                  <a:pt x="3476" y="163410"/>
                                </a:cubicBezTo>
                                <a:cubicBezTo>
                                  <a:pt x="2587" y="166966"/>
                                  <a:pt x="0" y="170176"/>
                                  <a:pt x="0" y="173841"/>
                                </a:cubicBezTo>
                                <a:cubicBezTo>
                                  <a:pt x="0" y="204150"/>
                                  <a:pt x="1907" y="223420"/>
                                  <a:pt x="6953" y="250330"/>
                                </a:cubicBezTo>
                                <a:cubicBezTo>
                                  <a:pt x="9131" y="261946"/>
                                  <a:pt x="8622" y="274527"/>
                                  <a:pt x="13907" y="285098"/>
                                </a:cubicBezTo>
                                <a:cubicBezTo>
                                  <a:pt x="24138" y="305563"/>
                                  <a:pt x="19220" y="294088"/>
                                  <a:pt x="27814" y="319867"/>
                                </a:cubicBezTo>
                                <a:lnTo>
                                  <a:pt x="31291" y="330297"/>
                                </a:lnTo>
                                <a:cubicBezTo>
                                  <a:pt x="32450" y="333774"/>
                                  <a:pt x="32735" y="337678"/>
                                  <a:pt x="34768" y="340727"/>
                                </a:cubicBezTo>
                                <a:cubicBezTo>
                                  <a:pt x="37086" y="344204"/>
                                  <a:pt x="40024" y="347339"/>
                                  <a:pt x="41721" y="351158"/>
                                </a:cubicBezTo>
                                <a:cubicBezTo>
                                  <a:pt x="44698" y="357856"/>
                                  <a:pt x="44609" y="365920"/>
                                  <a:pt x="48675" y="372019"/>
                                </a:cubicBezTo>
                                <a:cubicBezTo>
                                  <a:pt x="50993" y="375496"/>
                                  <a:pt x="53759" y="378712"/>
                                  <a:pt x="55628" y="382449"/>
                                </a:cubicBezTo>
                                <a:cubicBezTo>
                                  <a:pt x="57267" y="385727"/>
                                  <a:pt x="56816" y="390017"/>
                                  <a:pt x="59105" y="392879"/>
                                </a:cubicBezTo>
                                <a:cubicBezTo>
                                  <a:pt x="61716" y="396142"/>
                                  <a:pt x="66059" y="397515"/>
                                  <a:pt x="69536" y="399833"/>
                                </a:cubicBezTo>
                                <a:cubicBezTo>
                                  <a:pt x="83443" y="398674"/>
                                  <a:pt x="97410" y="398087"/>
                                  <a:pt x="111257" y="396356"/>
                                </a:cubicBezTo>
                                <a:cubicBezTo>
                                  <a:pt x="115999" y="395763"/>
                                  <a:pt x="120891" y="395016"/>
                                  <a:pt x="125165" y="392879"/>
                                </a:cubicBezTo>
                                <a:cubicBezTo>
                                  <a:pt x="131103" y="389910"/>
                                  <a:pt x="145074" y="377712"/>
                                  <a:pt x="149502" y="372019"/>
                                </a:cubicBezTo>
                                <a:cubicBezTo>
                                  <a:pt x="154633" y="365422"/>
                                  <a:pt x="157500" y="357067"/>
                                  <a:pt x="163409" y="351158"/>
                                </a:cubicBezTo>
                                <a:cubicBezTo>
                                  <a:pt x="176795" y="337772"/>
                                  <a:pt x="169749" y="343454"/>
                                  <a:pt x="184270" y="333774"/>
                                </a:cubicBezTo>
                                <a:cubicBezTo>
                                  <a:pt x="204197" y="303883"/>
                                  <a:pt x="180308" y="341699"/>
                                  <a:pt x="194701" y="312913"/>
                                </a:cubicBezTo>
                                <a:cubicBezTo>
                                  <a:pt x="196570" y="309176"/>
                                  <a:pt x="199957" y="306301"/>
                                  <a:pt x="201654" y="302483"/>
                                </a:cubicBezTo>
                                <a:cubicBezTo>
                                  <a:pt x="204631" y="295785"/>
                                  <a:pt x="206290" y="288576"/>
                                  <a:pt x="208608" y="281622"/>
                                </a:cubicBezTo>
                                <a:cubicBezTo>
                                  <a:pt x="209767" y="278145"/>
                                  <a:pt x="209886" y="274123"/>
                                  <a:pt x="212085" y="271191"/>
                                </a:cubicBezTo>
                                <a:lnTo>
                                  <a:pt x="222515" y="257284"/>
                                </a:lnTo>
                                <a:cubicBezTo>
                                  <a:pt x="223674" y="253807"/>
                                  <a:pt x="224212" y="250058"/>
                                  <a:pt x="225992" y="246854"/>
                                </a:cubicBezTo>
                                <a:cubicBezTo>
                                  <a:pt x="230051" y="239548"/>
                                  <a:pt x="237256" y="233921"/>
                                  <a:pt x="239899" y="225993"/>
                                </a:cubicBezTo>
                                <a:lnTo>
                                  <a:pt x="246853" y="205132"/>
                                </a:lnTo>
                                <a:cubicBezTo>
                                  <a:pt x="245694" y="178476"/>
                                  <a:pt x="245792" y="151736"/>
                                  <a:pt x="243376" y="125165"/>
                                </a:cubicBezTo>
                                <a:cubicBezTo>
                                  <a:pt x="241458" y="104072"/>
                                  <a:pt x="238374" y="96255"/>
                                  <a:pt x="232946" y="79967"/>
                                </a:cubicBezTo>
                                <a:cubicBezTo>
                                  <a:pt x="231787" y="70695"/>
                                  <a:pt x="231928" y="61167"/>
                                  <a:pt x="229469" y="52152"/>
                                </a:cubicBezTo>
                                <a:cubicBezTo>
                                  <a:pt x="228369" y="48121"/>
                                  <a:pt x="223716" y="45724"/>
                                  <a:pt x="222515" y="41722"/>
                                </a:cubicBezTo>
                                <a:cubicBezTo>
                                  <a:pt x="220160" y="33873"/>
                                  <a:pt x="223438" y="24298"/>
                                  <a:pt x="219038" y="17384"/>
                                </a:cubicBezTo>
                                <a:cubicBezTo>
                                  <a:pt x="211207" y="5077"/>
                                  <a:pt x="196562" y="3073"/>
                                  <a:pt x="184270" y="0"/>
                                </a:cubicBezTo>
                                <a:cubicBezTo>
                                  <a:pt x="156456" y="1159"/>
                                  <a:pt x="128495" y="403"/>
                                  <a:pt x="100827" y="3477"/>
                                </a:cubicBezTo>
                                <a:cubicBezTo>
                                  <a:pt x="96674" y="3938"/>
                                  <a:pt x="96192" y="4057"/>
                                  <a:pt x="90397" y="13908"/>
                                </a:cubicBezTo>
                                <a:close/>
                              </a:path>
                            </a:pathLst>
                          </a:custGeom>
                          <a:noFill/>
                          <a:ln w="6350">
                            <a:solidFill>
                              <a:srgbClr val="F2F2F2"/>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 name="Szabadkézi sokszög 9"/>
                        <wps:cNvSpPr/>
                        <wps:spPr>
                          <a:xfrm>
                            <a:off x="2771134" y="1809243"/>
                            <a:ext cx="288575" cy="409554"/>
                          </a:xfrm>
                          <a:custGeom>
                            <a:avLst/>
                            <a:gdLst>
                              <a:gd name="connsiteX0" fmla="*/ 125165 w 288575"/>
                              <a:gd name="connsiteY0" fmla="*/ 0 h 409554"/>
                              <a:gd name="connsiteX1" fmla="*/ 97351 w 288575"/>
                              <a:gd name="connsiteY1" fmla="*/ 38245 h 409554"/>
                              <a:gd name="connsiteX2" fmla="*/ 90397 w 288575"/>
                              <a:gd name="connsiteY2" fmla="*/ 48676 h 409554"/>
                              <a:gd name="connsiteX3" fmla="*/ 83444 w 288575"/>
                              <a:gd name="connsiteY3" fmla="*/ 69536 h 409554"/>
                              <a:gd name="connsiteX4" fmla="*/ 69537 w 288575"/>
                              <a:gd name="connsiteY4" fmla="*/ 90397 h 409554"/>
                              <a:gd name="connsiteX5" fmla="*/ 55629 w 288575"/>
                              <a:gd name="connsiteY5" fmla="*/ 121688 h 409554"/>
                              <a:gd name="connsiteX6" fmla="*/ 52152 w 288575"/>
                              <a:gd name="connsiteY6" fmla="*/ 132119 h 409554"/>
                              <a:gd name="connsiteX7" fmla="*/ 41722 w 288575"/>
                              <a:gd name="connsiteY7" fmla="*/ 139072 h 409554"/>
                              <a:gd name="connsiteX8" fmla="*/ 34768 w 288575"/>
                              <a:gd name="connsiteY8" fmla="*/ 149503 h 409554"/>
                              <a:gd name="connsiteX9" fmla="*/ 31292 w 288575"/>
                              <a:gd name="connsiteY9" fmla="*/ 159933 h 409554"/>
                              <a:gd name="connsiteX10" fmla="*/ 24338 w 288575"/>
                              <a:gd name="connsiteY10" fmla="*/ 187748 h 409554"/>
                              <a:gd name="connsiteX11" fmla="*/ 20861 w 288575"/>
                              <a:gd name="connsiteY11" fmla="*/ 198178 h 409554"/>
                              <a:gd name="connsiteX12" fmla="*/ 10431 w 288575"/>
                              <a:gd name="connsiteY12" fmla="*/ 219039 h 409554"/>
                              <a:gd name="connsiteX13" fmla="*/ 6954 w 288575"/>
                              <a:gd name="connsiteY13" fmla="*/ 232946 h 409554"/>
                              <a:gd name="connsiteX14" fmla="*/ 0 w 288575"/>
                              <a:gd name="connsiteY14" fmla="*/ 253807 h 409554"/>
                              <a:gd name="connsiteX15" fmla="*/ 3477 w 288575"/>
                              <a:gd name="connsiteY15" fmla="*/ 358111 h 409554"/>
                              <a:gd name="connsiteX16" fmla="*/ 20861 w 288575"/>
                              <a:gd name="connsiteY16" fmla="*/ 389403 h 409554"/>
                              <a:gd name="connsiteX17" fmla="*/ 27815 w 288575"/>
                              <a:gd name="connsiteY17" fmla="*/ 399833 h 409554"/>
                              <a:gd name="connsiteX18" fmla="*/ 62583 w 288575"/>
                              <a:gd name="connsiteY18" fmla="*/ 403310 h 409554"/>
                              <a:gd name="connsiteX19" fmla="*/ 132119 w 288575"/>
                              <a:gd name="connsiteY19" fmla="*/ 403310 h 409554"/>
                              <a:gd name="connsiteX20" fmla="*/ 152980 w 288575"/>
                              <a:gd name="connsiteY20" fmla="*/ 385926 h 409554"/>
                              <a:gd name="connsiteX21" fmla="*/ 159933 w 288575"/>
                              <a:gd name="connsiteY21" fmla="*/ 361588 h 409554"/>
                              <a:gd name="connsiteX22" fmla="*/ 166887 w 288575"/>
                              <a:gd name="connsiteY22" fmla="*/ 351158 h 409554"/>
                              <a:gd name="connsiteX23" fmla="*/ 170364 w 288575"/>
                              <a:gd name="connsiteY23" fmla="*/ 340727 h 409554"/>
                              <a:gd name="connsiteX24" fmla="*/ 201655 w 288575"/>
                              <a:gd name="connsiteY24" fmla="*/ 316390 h 409554"/>
                              <a:gd name="connsiteX25" fmla="*/ 222516 w 288575"/>
                              <a:gd name="connsiteY25" fmla="*/ 302482 h 409554"/>
                              <a:gd name="connsiteX26" fmla="*/ 232946 w 288575"/>
                              <a:gd name="connsiteY26" fmla="*/ 295529 h 409554"/>
                              <a:gd name="connsiteX27" fmla="*/ 246854 w 288575"/>
                              <a:gd name="connsiteY27" fmla="*/ 274668 h 409554"/>
                              <a:gd name="connsiteX28" fmla="*/ 253807 w 288575"/>
                              <a:gd name="connsiteY28" fmla="*/ 264237 h 409554"/>
                              <a:gd name="connsiteX29" fmla="*/ 257284 w 288575"/>
                              <a:gd name="connsiteY29" fmla="*/ 243377 h 409554"/>
                              <a:gd name="connsiteX30" fmla="*/ 264238 w 288575"/>
                              <a:gd name="connsiteY30" fmla="*/ 229469 h 409554"/>
                              <a:gd name="connsiteX31" fmla="*/ 267714 w 288575"/>
                              <a:gd name="connsiteY31" fmla="*/ 205132 h 409554"/>
                              <a:gd name="connsiteX32" fmla="*/ 271191 w 288575"/>
                              <a:gd name="connsiteY32" fmla="*/ 194701 h 409554"/>
                              <a:gd name="connsiteX33" fmla="*/ 278145 w 288575"/>
                              <a:gd name="connsiteY33" fmla="*/ 159933 h 409554"/>
                              <a:gd name="connsiteX34" fmla="*/ 281622 w 288575"/>
                              <a:gd name="connsiteY34" fmla="*/ 146026 h 409554"/>
                              <a:gd name="connsiteX35" fmla="*/ 288575 w 288575"/>
                              <a:gd name="connsiteY35" fmla="*/ 107781 h 409554"/>
                              <a:gd name="connsiteX36" fmla="*/ 285099 w 288575"/>
                              <a:gd name="connsiteY36" fmla="*/ 55629 h 409554"/>
                              <a:gd name="connsiteX37" fmla="*/ 281622 w 288575"/>
                              <a:gd name="connsiteY37" fmla="*/ 31291 h 409554"/>
                              <a:gd name="connsiteX38" fmla="*/ 257284 w 288575"/>
                              <a:gd name="connsiteY38" fmla="*/ 6954 h 409554"/>
                              <a:gd name="connsiteX39" fmla="*/ 166887 w 288575"/>
                              <a:gd name="connsiteY39" fmla="*/ 3477 h 409554"/>
                              <a:gd name="connsiteX40" fmla="*/ 156457 w 288575"/>
                              <a:gd name="connsiteY40" fmla="*/ 0 h 409554"/>
                              <a:gd name="connsiteX41" fmla="*/ 125165 w 288575"/>
                              <a:gd name="connsiteY41" fmla="*/ 0 h 4095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Lst>
                            <a:rect l="l" t="t" r="r" b="b"/>
                            <a:pathLst>
                              <a:path w="288575" h="409554">
                                <a:moveTo>
                                  <a:pt x="125165" y="0"/>
                                </a:moveTo>
                                <a:cubicBezTo>
                                  <a:pt x="106037" y="23911"/>
                                  <a:pt x="115375" y="11208"/>
                                  <a:pt x="97351" y="38245"/>
                                </a:cubicBezTo>
                                <a:lnTo>
                                  <a:pt x="90397" y="48676"/>
                                </a:lnTo>
                                <a:cubicBezTo>
                                  <a:pt x="88079" y="55629"/>
                                  <a:pt x="87510" y="63438"/>
                                  <a:pt x="83444" y="69536"/>
                                </a:cubicBezTo>
                                <a:cubicBezTo>
                                  <a:pt x="78808" y="76490"/>
                                  <a:pt x="72180" y="82469"/>
                                  <a:pt x="69537" y="90397"/>
                                </a:cubicBezTo>
                                <a:cubicBezTo>
                                  <a:pt x="61262" y="115222"/>
                                  <a:pt x="66649" y="105159"/>
                                  <a:pt x="55629" y="121688"/>
                                </a:cubicBezTo>
                                <a:cubicBezTo>
                                  <a:pt x="54470" y="125165"/>
                                  <a:pt x="54442" y="129257"/>
                                  <a:pt x="52152" y="132119"/>
                                </a:cubicBezTo>
                                <a:cubicBezTo>
                                  <a:pt x="49542" y="135382"/>
                                  <a:pt x="44677" y="136117"/>
                                  <a:pt x="41722" y="139072"/>
                                </a:cubicBezTo>
                                <a:cubicBezTo>
                                  <a:pt x="38767" y="142027"/>
                                  <a:pt x="37086" y="146026"/>
                                  <a:pt x="34768" y="149503"/>
                                </a:cubicBezTo>
                                <a:cubicBezTo>
                                  <a:pt x="33609" y="152980"/>
                                  <a:pt x="32256" y="156397"/>
                                  <a:pt x="31292" y="159933"/>
                                </a:cubicBezTo>
                                <a:cubicBezTo>
                                  <a:pt x="28777" y="169153"/>
                                  <a:pt x="27360" y="178681"/>
                                  <a:pt x="24338" y="187748"/>
                                </a:cubicBezTo>
                                <a:cubicBezTo>
                                  <a:pt x="23179" y="191225"/>
                                  <a:pt x="22500" y="194900"/>
                                  <a:pt x="20861" y="198178"/>
                                </a:cubicBezTo>
                                <a:cubicBezTo>
                                  <a:pt x="10704" y="218492"/>
                                  <a:pt x="16257" y="198651"/>
                                  <a:pt x="10431" y="219039"/>
                                </a:cubicBezTo>
                                <a:cubicBezTo>
                                  <a:pt x="9118" y="223633"/>
                                  <a:pt x="8327" y="228369"/>
                                  <a:pt x="6954" y="232946"/>
                                </a:cubicBezTo>
                                <a:cubicBezTo>
                                  <a:pt x="4848" y="239967"/>
                                  <a:pt x="0" y="253807"/>
                                  <a:pt x="0" y="253807"/>
                                </a:cubicBezTo>
                                <a:cubicBezTo>
                                  <a:pt x="1159" y="288575"/>
                                  <a:pt x="1372" y="323387"/>
                                  <a:pt x="3477" y="358111"/>
                                </a:cubicBezTo>
                                <a:cubicBezTo>
                                  <a:pt x="4089" y="368208"/>
                                  <a:pt x="17480" y="384332"/>
                                  <a:pt x="20861" y="389403"/>
                                </a:cubicBezTo>
                                <a:cubicBezTo>
                                  <a:pt x="23179" y="392880"/>
                                  <a:pt x="23657" y="399417"/>
                                  <a:pt x="27815" y="399833"/>
                                </a:cubicBezTo>
                                <a:lnTo>
                                  <a:pt x="62583" y="403310"/>
                                </a:lnTo>
                                <a:cubicBezTo>
                                  <a:pt x="89538" y="412296"/>
                                  <a:pt x="81194" y="410949"/>
                                  <a:pt x="132119" y="403310"/>
                                </a:cubicBezTo>
                                <a:cubicBezTo>
                                  <a:pt x="137812" y="402456"/>
                                  <a:pt x="149983" y="388923"/>
                                  <a:pt x="152980" y="385926"/>
                                </a:cubicBezTo>
                                <a:cubicBezTo>
                                  <a:pt x="154093" y="381476"/>
                                  <a:pt x="157441" y="366572"/>
                                  <a:pt x="159933" y="361588"/>
                                </a:cubicBezTo>
                                <a:cubicBezTo>
                                  <a:pt x="161802" y="357851"/>
                                  <a:pt x="164569" y="354635"/>
                                  <a:pt x="166887" y="351158"/>
                                </a:cubicBezTo>
                                <a:cubicBezTo>
                                  <a:pt x="168046" y="347681"/>
                                  <a:pt x="168114" y="343620"/>
                                  <a:pt x="170364" y="340727"/>
                                </a:cubicBezTo>
                                <a:cubicBezTo>
                                  <a:pt x="186781" y="319619"/>
                                  <a:pt x="184517" y="322101"/>
                                  <a:pt x="201655" y="316390"/>
                                </a:cubicBezTo>
                                <a:lnTo>
                                  <a:pt x="222516" y="302482"/>
                                </a:lnTo>
                                <a:lnTo>
                                  <a:pt x="232946" y="295529"/>
                                </a:lnTo>
                                <a:lnTo>
                                  <a:pt x="246854" y="274668"/>
                                </a:lnTo>
                                <a:lnTo>
                                  <a:pt x="253807" y="264237"/>
                                </a:lnTo>
                                <a:cubicBezTo>
                                  <a:pt x="254966" y="257284"/>
                                  <a:pt x="255258" y="250129"/>
                                  <a:pt x="257284" y="243377"/>
                                </a:cubicBezTo>
                                <a:cubicBezTo>
                                  <a:pt x="258773" y="238412"/>
                                  <a:pt x="262874" y="234470"/>
                                  <a:pt x="264238" y="229469"/>
                                </a:cubicBezTo>
                                <a:cubicBezTo>
                                  <a:pt x="266394" y="221563"/>
                                  <a:pt x="266107" y="213168"/>
                                  <a:pt x="267714" y="205132"/>
                                </a:cubicBezTo>
                                <a:cubicBezTo>
                                  <a:pt x="268433" y="201538"/>
                                  <a:pt x="270367" y="198272"/>
                                  <a:pt x="271191" y="194701"/>
                                </a:cubicBezTo>
                                <a:cubicBezTo>
                                  <a:pt x="273849" y="183185"/>
                                  <a:pt x="275278" y="171399"/>
                                  <a:pt x="278145" y="159933"/>
                                </a:cubicBezTo>
                                <a:cubicBezTo>
                                  <a:pt x="279304" y="155297"/>
                                  <a:pt x="280836" y="150739"/>
                                  <a:pt x="281622" y="146026"/>
                                </a:cubicBezTo>
                                <a:cubicBezTo>
                                  <a:pt x="288176" y="106707"/>
                                  <a:pt x="281117" y="130163"/>
                                  <a:pt x="288575" y="107781"/>
                                </a:cubicBezTo>
                                <a:cubicBezTo>
                                  <a:pt x="287416" y="90397"/>
                                  <a:pt x="286676" y="72980"/>
                                  <a:pt x="285099" y="55629"/>
                                </a:cubicBezTo>
                                <a:cubicBezTo>
                                  <a:pt x="284357" y="47468"/>
                                  <a:pt x="284564" y="38940"/>
                                  <a:pt x="281622" y="31291"/>
                                </a:cubicBezTo>
                                <a:cubicBezTo>
                                  <a:pt x="276983" y="19230"/>
                                  <a:pt x="270686" y="7878"/>
                                  <a:pt x="257284" y="6954"/>
                                </a:cubicBezTo>
                                <a:cubicBezTo>
                                  <a:pt x="227201" y="4879"/>
                                  <a:pt x="197019" y="4636"/>
                                  <a:pt x="166887" y="3477"/>
                                </a:cubicBezTo>
                                <a:cubicBezTo>
                                  <a:pt x="163410" y="2318"/>
                                  <a:pt x="160122" y="0"/>
                                  <a:pt x="156457" y="0"/>
                                </a:cubicBezTo>
                                <a:cubicBezTo>
                                  <a:pt x="141346" y="0"/>
                                  <a:pt x="126369" y="3477"/>
                                  <a:pt x="125165" y="0"/>
                                </a:cubicBezTo>
                                <a:close/>
                              </a:path>
                            </a:pathLst>
                          </a:custGeom>
                          <a:noFill/>
                          <a:ln w="6350">
                            <a:solidFill>
                              <a:srgbClr val="F2F2F2"/>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 name="Szabadkézi sokszög 10"/>
                        <wps:cNvSpPr/>
                        <wps:spPr>
                          <a:xfrm>
                            <a:off x="2527758" y="1280769"/>
                            <a:ext cx="215562" cy="170363"/>
                          </a:xfrm>
                          <a:custGeom>
                            <a:avLst/>
                            <a:gdLst>
                              <a:gd name="connsiteX0" fmla="*/ 62582 w 215562"/>
                              <a:gd name="connsiteY0" fmla="*/ 149502 h 170363"/>
                              <a:gd name="connsiteX1" fmla="*/ 34768 w 215562"/>
                              <a:gd name="connsiteY1" fmla="*/ 125165 h 170363"/>
                              <a:gd name="connsiteX2" fmla="*/ 13907 w 215562"/>
                              <a:gd name="connsiteY2" fmla="*/ 111257 h 170363"/>
                              <a:gd name="connsiteX3" fmla="*/ 6954 w 215562"/>
                              <a:gd name="connsiteY3" fmla="*/ 100827 h 170363"/>
                              <a:gd name="connsiteX4" fmla="*/ 0 w 215562"/>
                              <a:gd name="connsiteY4" fmla="*/ 79966 h 170363"/>
                              <a:gd name="connsiteX5" fmla="*/ 3477 w 215562"/>
                              <a:gd name="connsiteY5" fmla="*/ 38245 h 170363"/>
                              <a:gd name="connsiteX6" fmla="*/ 6954 w 215562"/>
                              <a:gd name="connsiteY6" fmla="*/ 27814 h 170363"/>
                              <a:gd name="connsiteX7" fmla="*/ 24338 w 215562"/>
                              <a:gd name="connsiteY7" fmla="*/ 10430 h 170363"/>
                              <a:gd name="connsiteX8" fmla="*/ 45198 w 215562"/>
                              <a:gd name="connsiteY8" fmla="*/ 6953 h 170363"/>
                              <a:gd name="connsiteX9" fmla="*/ 55629 w 215562"/>
                              <a:gd name="connsiteY9" fmla="*/ 3477 h 170363"/>
                              <a:gd name="connsiteX10" fmla="*/ 114735 w 215562"/>
                              <a:gd name="connsiteY10" fmla="*/ 0 h 170363"/>
                              <a:gd name="connsiteX11" fmla="*/ 156456 w 215562"/>
                              <a:gd name="connsiteY11" fmla="*/ 3477 h 170363"/>
                              <a:gd name="connsiteX12" fmla="*/ 177317 w 215562"/>
                              <a:gd name="connsiteY12" fmla="*/ 13907 h 170363"/>
                              <a:gd name="connsiteX13" fmla="*/ 191224 w 215562"/>
                              <a:gd name="connsiteY13" fmla="*/ 20861 h 170363"/>
                              <a:gd name="connsiteX14" fmla="*/ 201655 w 215562"/>
                              <a:gd name="connsiteY14" fmla="*/ 41721 h 170363"/>
                              <a:gd name="connsiteX15" fmla="*/ 205132 w 215562"/>
                              <a:gd name="connsiteY15" fmla="*/ 66059 h 170363"/>
                              <a:gd name="connsiteX16" fmla="*/ 212085 w 215562"/>
                              <a:gd name="connsiteY16" fmla="*/ 76489 h 170363"/>
                              <a:gd name="connsiteX17" fmla="*/ 215562 w 215562"/>
                              <a:gd name="connsiteY17" fmla="*/ 86920 h 170363"/>
                              <a:gd name="connsiteX18" fmla="*/ 201655 w 215562"/>
                              <a:gd name="connsiteY18" fmla="*/ 132118 h 170363"/>
                              <a:gd name="connsiteX19" fmla="*/ 198178 w 215562"/>
                              <a:gd name="connsiteY19" fmla="*/ 142549 h 170363"/>
                              <a:gd name="connsiteX20" fmla="*/ 184271 w 215562"/>
                              <a:gd name="connsiteY20" fmla="*/ 146026 h 170363"/>
                              <a:gd name="connsiteX21" fmla="*/ 173840 w 215562"/>
                              <a:gd name="connsiteY21" fmla="*/ 156456 h 170363"/>
                              <a:gd name="connsiteX22" fmla="*/ 152979 w 215562"/>
                              <a:gd name="connsiteY22" fmla="*/ 170363 h 170363"/>
                              <a:gd name="connsiteX23" fmla="*/ 114735 w 215562"/>
                              <a:gd name="connsiteY23" fmla="*/ 166886 h 170363"/>
                              <a:gd name="connsiteX24" fmla="*/ 93874 w 215562"/>
                              <a:gd name="connsiteY24" fmla="*/ 156456 h 170363"/>
                              <a:gd name="connsiteX25" fmla="*/ 76490 w 215562"/>
                              <a:gd name="connsiteY25" fmla="*/ 152979 h 170363"/>
                              <a:gd name="connsiteX26" fmla="*/ 62582 w 215562"/>
                              <a:gd name="connsiteY26" fmla="*/ 149502 h 17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215562" h="170363">
                                <a:moveTo>
                                  <a:pt x="62582" y="149502"/>
                                </a:moveTo>
                                <a:cubicBezTo>
                                  <a:pt x="55628" y="144866"/>
                                  <a:pt x="62287" y="138925"/>
                                  <a:pt x="34768" y="125165"/>
                                </a:cubicBezTo>
                                <a:cubicBezTo>
                                  <a:pt x="27293" y="121427"/>
                                  <a:pt x="13907" y="111257"/>
                                  <a:pt x="13907" y="111257"/>
                                </a:cubicBezTo>
                                <a:cubicBezTo>
                                  <a:pt x="11589" y="107780"/>
                                  <a:pt x="8651" y="104645"/>
                                  <a:pt x="6954" y="100827"/>
                                </a:cubicBezTo>
                                <a:cubicBezTo>
                                  <a:pt x="3977" y="94129"/>
                                  <a:pt x="0" y="79966"/>
                                  <a:pt x="0" y="79966"/>
                                </a:cubicBezTo>
                                <a:cubicBezTo>
                                  <a:pt x="1159" y="66059"/>
                                  <a:pt x="1633" y="52078"/>
                                  <a:pt x="3477" y="38245"/>
                                </a:cubicBezTo>
                                <a:cubicBezTo>
                                  <a:pt x="3961" y="34612"/>
                                  <a:pt x="5315" y="31092"/>
                                  <a:pt x="6954" y="27814"/>
                                </a:cubicBezTo>
                                <a:cubicBezTo>
                                  <a:pt x="10663" y="20396"/>
                                  <a:pt x="15993" y="13212"/>
                                  <a:pt x="24338" y="10430"/>
                                </a:cubicBezTo>
                                <a:cubicBezTo>
                                  <a:pt x="31025" y="8201"/>
                                  <a:pt x="38317" y="8482"/>
                                  <a:pt x="45198" y="6953"/>
                                </a:cubicBezTo>
                                <a:cubicBezTo>
                                  <a:pt x="48776" y="6158"/>
                                  <a:pt x="51982" y="3842"/>
                                  <a:pt x="55629" y="3477"/>
                                </a:cubicBezTo>
                                <a:cubicBezTo>
                                  <a:pt x="75267" y="1513"/>
                                  <a:pt x="95033" y="1159"/>
                                  <a:pt x="114735" y="0"/>
                                </a:cubicBezTo>
                                <a:cubicBezTo>
                                  <a:pt x="128642" y="1159"/>
                                  <a:pt x="142623" y="1633"/>
                                  <a:pt x="156456" y="3477"/>
                                </a:cubicBezTo>
                                <a:cubicBezTo>
                                  <a:pt x="166853" y="4863"/>
                                  <a:pt x="168396" y="8809"/>
                                  <a:pt x="177317" y="13907"/>
                                </a:cubicBezTo>
                                <a:cubicBezTo>
                                  <a:pt x="181817" y="16479"/>
                                  <a:pt x="186588" y="18543"/>
                                  <a:pt x="191224" y="20861"/>
                                </a:cubicBezTo>
                                <a:cubicBezTo>
                                  <a:pt x="197084" y="29651"/>
                                  <a:pt x="199599" y="31440"/>
                                  <a:pt x="201655" y="41721"/>
                                </a:cubicBezTo>
                                <a:cubicBezTo>
                                  <a:pt x="203262" y="49757"/>
                                  <a:pt x="202777" y="58210"/>
                                  <a:pt x="205132" y="66059"/>
                                </a:cubicBezTo>
                                <a:cubicBezTo>
                                  <a:pt x="206333" y="70061"/>
                                  <a:pt x="210216" y="72752"/>
                                  <a:pt x="212085" y="76489"/>
                                </a:cubicBezTo>
                                <a:cubicBezTo>
                                  <a:pt x="213724" y="79767"/>
                                  <a:pt x="214403" y="83443"/>
                                  <a:pt x="215562" y="86920"/>
                                </a:cubicBezTo>
                                <a:cubicBezTo>
                                  <a:pt x="208994" y="152592"/>
                                  <a:pt x="221419" y="102471"/>
                                  <a:pt x="201655" y="132118"/>
                                </a:cubicBezTo>
                                <a:cubicBezTo>
                                  <a:pt x="199622" y="135168"/>
                                  <a:pt x="201040" y="140259"/>
                                  <a:pt x="198178" y="142549"/>
                                </a:cubicBezTo>
                                <a:cubicBezTo>
                                  <a:pt x="194447" y="145534"/>
                                  <a:pt x="188907" y="144867"/>
                                  <a:pt x="184271" y="146026"/>
                                </a:cubicBezTo>
                                <a:cubicBezTo>
                                  <a:pt x="180794" y="149503"/>
                                  <a:pt x="177721" y="153437"/>
                                  <a:pt x="173840" y="156456"/>
                                </a:cubicBezTo>
                                <a:cubicBezTo>
                                  <a:pt x="167243" y="161587"/>
                                  <a:pt x="152979" y="170363"/>
                                  <a:pt x="152979" y="170363"/>
                                </a:cubicBezTo>
                                <a:cubicBezTo>
                                  <a:pt x="140231" y="169204"/>
                                  <a:pt x="127407" y="168696"/>
                                  <a:pt x="114735" y="166886"/>
                                </a:cubicBezTo>
                                <a:cubicBezTo>
                                  <a:pt x="97291" y="164394"/>
                                  <a:pt x="110830" y="162815"/>
                                  <a:pt x="93874" y="156456"/>
                                </a:cubicBezTo>
                                <a:cubicBezTo>
                                  <a:pt x="88341" y="154381"/>
                                  <a:pt x="82223" y="154412"/>
                                  <a:pt x="76490" y="152979"/>
                                </a:cubicBezTo>
                                <a:cubicBezTo>
                                  <a:pt x="61117" y="149135"/>
                                  <a:pt x="69536" y="154138"/>
                                  <a:pt x="62582" y="149502"/>
                                </a:cubicBezTo>
                                <a:close/>
                              </a:path>
                            </a:pathLst>
                          </a:custGeom>
                          <a:noFill/>
                          <a:ln w="6350">
                            <a:solidFill>
                              <a:srgbClr val="F2F2F2"/>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 name="Szabadkézi sokszög 11"/>
                        <wps:cNvSpPr/>
                        <wps:spPr>
                          <a:xfrm>
                            <a:off x="462415" y="2989926"/>
                            <a:ext cx="615395" cy="645627"/>
                          </a:xfrm>
                          <a:custGeom>
                            <a:avLst/>
                            <a:gdLst>
                              <a:gd name="connsiteX0" fmla="*/ 83444 w 615395"/>
                              <a:gd name="connsiteY0" fmla="*/ 300862 h 660584"/>
                              <a:gd name="connsiteX1" fmla="*/ 66060 w 615395"/>
                              <a:gd name="connsiteY1" fmla="*/ 304339 h 660584"/>
                              <a:gd name="connsiteX2" fmla="*/ 31291 w 615395"/>
                              <a:gd name="connsiteY2" fmla="*/ 325199 h 660584"/>
                              <a:gd name="connsiteX3" fmla="*/ 10431 w 615395"/>
                              <a:gd name="connsiteY3" fmla="*/ 346060 h 660584"/>
                              <a:gd name="connsiteX4" fmla="*/ 6954 w 615395"/>
                              <a:gd name="connsiteY4" fmla="*/ 422550 h 660584"/>
                              <a:gd name="connsiteX5" fmla="*/ 3477 w 615395"/>
                              <a:gd name="connsiteY5" fmla="*/ 432980 h 660584"/>
                              <a:gd name="connsiteX6" fmla="*/ 0 w 615395"/>
                              <a:gd name="connsiteY6" fmla="*/ 453841 h 660584"/>
                              <a:gd name="connsiteX7" fmla="*/ 3477 w 615395"/>
                              <a:gd name="connsiteY7" fmla="*/ 488609 h 660584"/>
                              <a:gd name="connsiteX8" fmla="*/ 6954 w 615395"/>
                              <a:gd name="connsiteY8" fmla="*/ 499040 h 660584"/>
                              <a:gd name="connsiteX9" fmla="*/ 10431 w 615395"/>
                              <a:gd name="connsiteY9" fmla="*/ 519901 h 660584"/>
                              <a:gd name="connsiteX10" fmla="*/ 24338 w 615395"/>
                              <a:gd name="connsiteY10" fmla="*/ 540761 h 660584"/>
                              <a:gd name="connsiteX11" fmla="*/ 27815 w 615395"/>
                              <a:gd name="connsiteY11" fmla="*/ 551192 h 660584"/>
                              <a:gd name="connsiteX12" fmla="*/ 41722 w 615395"/>
                              <a:gd name="connsiteY12" fmla="*/ 572053 h 660584"/>
                              <a:gd name="connsiteX13" fmla="*/ 59106 w 615395"/>
                              <a:gd name="connsiteY13" fmla="*/ 610297 h 660584"/>
                              <a:gd name="connsiteX14" fmla="*/ 69536 w 615395"/>
                              <a:gd name="connsiteY14" fmla="*/ 617251 h 660584"/>
                              <a:gd name="connsiteX15" fmla="*/ 79967 w 615395"/>
                              <a:gd name="connsiteY15" fmla="*/ 627682 h 660584"/>
                              <a:gd name="connsiteX16" fmla="*/ 104304 w 615395"/>
                              <a:gd name="connsiteY16" fmla="*/ 634635 h 660584"/>
                              <a:gd name="connsiteX17" fmla="*/ 135596 w 615395"/>
                              <a:gd name="connsiteY17" fmla="*/ 652019 h 660584"/>
                              <a:gd name="connsiteX18" fmla="*/ 177317 w 615395"/>
                              <a:gd name="connsiteY18" fmla="*/ 655496 h 660584"/>
                              <a:gd name="connsiteX19" fmla="*/ 198178 w 615395"/>
                              <a:gd name="connsiteY19" fmla="*/ 648542 h 660584"/>
                              <a:gd name="connsiteX20" fmla="*/ 208609 w 615395"/>
                              <a:gd name="connsiteY20" fmla="*/ 638112 h 660584"/>
                              <a:gd name="connsiteX21" fmla="*/ 232946 w 615395"/>
                              <a:gd name="connsiteY21" fmla="*/ 624205 h 660584"/>
                              <a:gd name="connsiteX22" fmla="*/ 253807 w 615395"/>
                              <a:gd name="connsiteY22" fmla="*/ 606821 h 660584"/>
                              <a:gd name="connsiteX23" fmla="*/ 274668 w 615395"/>
                              <a:gd name="connsiteY23" fmla="*/ 585960 h 660584"/>
                              <a:gd name="connsiteX24" fmla="*/ 285098 w 615395"/>
                              <a:gd name="connsiteY24" fmla="*/ 579006 h 660584"/>
                              <a:gd name="connsiteX25" fmla="*/ 295529 w 615395"/>
                              <a:gd name="connsiteY25" fmla="*/ 568576 h 660584"/>
                              <a:gd name="connsiteX26" fmla="*/ 361588 w 615395"/>
                              <a:gd name="connsiteY26" fmla="*/ 558145 h 660584"/>
                              <a:gd name="connsiteX27" fmla="*/ 375495 w 615395"/>
                              <a:gd name="connsiteY27" fmla="*/ 554669 h 660584"/>
                              <a:gd name="connsiteX28" fmla="*/ 385926 w 615395"/>
                              <a:gd name="connsiteY28" fmla="*/ 551192 h 660584"/>
                              <a:gd name="connsiteX29" fmla="*/ 424171 w 615395"/>
                              <a:gd name="connsiteY29" fmla="*/ 547715 h 660584"/>
                              <a:gd name="connsiteX30" fmla="*/ 448508 w 615395"/>
                              <a:gd name="connsiteY30" fmla="*/ 544238 h 660584"/>
                              <a:gd name="connsiteX31" fmla="*/ 479799 w 615395"/>
                              <a:gd name="connsiteY31" fmla="*/ 530331 h 660584"/>
                              <a:gd name="connsiteX32" fmla="*/ 490230 w 615395"/>
                              <a:gd name="connsiteY32" fmla="*/ 526854 h 660584"/>
                              <a:gd name="connsiteX33" fmla="*/ 500660 w 615395"/>
                              <a:gd name="connsiteY33" fmla="*/ 519901 h 660584"/>
                              <a:gd name="connsiteX34" fmla="*/ 511091 w 615395"/>
                              <a:gd name="connsiteY34" fmla="*/ 509470 h 660584"/>
                              <a:gd name="connsiteX35" fmla="*/ 531952 w 615395"/>
                              <a:gd name="connsiteY35" fmla="*/ 502516 h 660584"/>
                              <a:gd name="connsiteX36" fmla="*/ 549336 w 615395"/>
                              <a:gd name="connsiteY36" fmla="*/ 492086 h 660584"/>
                              <a:gd name="connsiteX37" fmla="*/ 559766 w 615395"/>
                              <a:gd name="connsiteY37" fmla="*/ 485132 h 660584"/>
                              <a:gd name="connsiteX38" fmla="*/ 573673 w 615395"/>
                              <a:gd name="connsiteY38" fmla="*/ 481656 h 660584"/>
                              <a:gd name="connsiteX39" fmla="*/ 584104 w 615395"/>
                              <a:gd name="connsiteY39" fmla="*/ 474702 h 660584"/>
                              <a:gd name="connsiteX40" fmla="*/ 594534 w 615395"/>
                              <a:gd name="connsiteY40" fmla="*/ 443411 h 660584"/>
                              <a:gd name="connsiteX41" fmla="*/ 601488 w 615395"/>
                              <a:gd name="connsiteY41" fmla="*/ 419073 h 660584"/>
                              <a:gd name="connsiteX42" fmla="*/ 608441 w 615395"/>
                              <a:gd name="connsiteY42" fmla="*/ 373875 h 660584"/>
                              <a:gd name="connsiteX43" fmla="*/ 611918 w 615395"/>
                              <a:gd name="connsiteY43" fmla="*/ 353014 h 660584"/>
                              <a:gd name="connsiteX44" fmla="*/ 615395 w 615395"/>
                              <a:gd name="connsiteY44" fmla="*/ 342583 h 660584"/>
                              <a:gd name="connsiteX45" fmla="*/ 608441 w 615395"/>
                              <a:gd name="connsiteY45" fmla="*/ 293908 h 660584"/>
                              <a:gd name="connsiteX46" fmla="*/ 598011 w 615395"/>
                              <a:gd name="connsiteY46" fmla="*/ 280001 h 660584"/>
                              <a:gd name="connsiteX47" fmla="*/ 594534 w 615395"/>
                              <a:gd name="connsiteY47" fmla="*/ 269570 h 660584"/>
                              <a:gd name="connsiteX48" fmla="*/ 584104 w 615395"/>
                              <a:gd name="connsiteY48" fmla="*/ 259140 h 660584"/>
                              <a:gd name="connsiteX49" fmla="*/ 577150 w 615395"/>
                              <a:gd name="connsiteY49" fmla="*/ 248710 h 660584"/>
                              <a:gd name="connsiteX50" fmla="*/ 580627 w 615395"/>
                              <a:gd name="connsiteY50" fmla="*/ 140929 h 660584"/>
                              <a:gd name="connsiteX51" fmla="*/ 577150 w 615395"/>
                              <a:gd name="connsiteY51" fmla="*/ 71393 h 660584"/>
                              <a:gd name="connsiteX52" fmla="*/ 573673 w 615395"/>
                              <a:gd name="connsiteY52" fmla="*/ 60962 h 660584"/>
                              <a:gd name="connsiteX53" fmla="*/ 538905 w 615395"/>
                              <a:gd name="connsiteY53" fmla="*/ 26194 h 660584"/>
                              <a:gd name="connsiteX54" fmla="*/ 514568 w 615395"/>
                              <a:gd name="connsiteY54" fmla="*/ 19240 h 660584"/>
                              <a:gd name="connsiteX55" fmla="*/ 504137 w 615395"/>
                              <a:gd name="connsiteY55" fmla="*/ 12287 h 660584"/>
                              <a:gd name="connsiteX56" fmla="*/ 462415 w 615395"/>
                              <a:gd name="connsiteY56" fmla="*/ 8810 h 660584"/>
                              <a:gd name="connsiteX57" fmla="*/ 451985 w 615395"/>
                              <a:gd name="connsiteY57" fmla="*/ 5333 h 660584"/>
                              <a:gd name="connsiteX58" fmla="*/ 323343 w 615395"/>
                              <a:gd name="connsiteY58" fmla="*/ 5333 h 660584"/>
                              <a:gd name="connsiteX59" fmla="*/ 309436 w 615395"/>
                              <a:gd name="connsiteY59" fmla="*/ 12287 h 660584"/>
                              <a:gd name="connsiteX60" fmla="*/ 299006 w 615395"/>
                              <a:gd name="connsiteY60" fmla="*/ 22717 h 660584"/>
                              <a:gd name="connsiteX61" fmla="*/ 288575 w 615395"/>
                              <a:gd name="connsiteY61" fmla="*/ 29671 h 660584"/>
                              <a:gd name="connsiteX62" fmla="*/ 271191 w 615395"/>
                              <a:gd name="connsiteY62" fmla="*/ 60962 h 660584"/>
                              <a:gd name="connsiteX63" fmla="*/ 274668 w 615395"/>
                              <a:gd name="connsiteY63" fmla="*/ 179174 h 660584"/>
                              <a:gd name="connsiteX64" fmla="*/ 274668 w 615395"/>
                              <a:gd name="connsiteY64" fmla="*/ 231326 h 660584"/>
                              <a:gd name="connsiteX65" fmla="*/ 260761 w 615395"/>
                              <a:gd name="connsiteY65" fmla="*/ 238279 h 660584"/>
                              <a:gd name="connsiteX66" fmla="*/ 219039 w 615395"/>
                              <a:gd name="connsiteY66" fmla="*/ 245233 h 660584"/>
                              <a:gd name="connsiteX67" fmla="*/ 93874 w 615395"/>
                              <a:gd name="connsiteY67" fmla="*/ 252186 h 660584"/>
                              <a:gd name="connsiteX68" fmla="*/ 79967 w 615395"/>
                              <a:gd name="connsiteY68" fmla="*/ 255663 h 660584"/>
                              <a:gd name="connsiteX69" fmla="*/ 69536 w 615395"/>
                              <a:gd name="connsiteY69" fmla="*/ 269570 h 660584"/>
                              <a:gd name="connsiteX70" fmla="*/ 83444 w 615395"/>
                              <a:gd name="connsiteY70" fmla="*/ 300862 h 6605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Lst>
                            <a:rect l="l" t="t" r="r" b="b"/>
                            <a:pathLst>
                              <a:path w="615395" h="660584">
                                <a:moveTo>
                                  <a:pt x="83444" y="300862"/>
                                </a:moveTo>
                                <a:cubicBezTo>
                                  <a:pt x="82865" y="306657"/>
                                  <a:pt x="71666" y="302470"/>
                                  <a:pt x="66060" y="304339"/>
                                </a:cubicBezTo>
                                <a:cubicBezTo>
                                  <a:pt x="57827" y="307083"/>
                                  <a:pt x="35261" y="321229"/>
                                  <a:pt x="31291" y="325199"/>
                                </a:cubicBezTo>
                                <a:lnTo>
                                  <a:pt x="10431" y="346060"/>
                                </a:lnTo>
                                <a:cubicBezTo>
                                  <a:pt x="9272" y="371557"/>
                                  <a:pt x="8989" y="397108"/>
                                  <a:pt x="6954" y="422550"/>
                                </a:cubicBezTo>
                                <a:cubicBezTo>
                                  <a:pt x="6662" y="426203"/>
                                  <a:pt x="4272" y="429403"/>
                                  <a:pt x="3477" y="432980"/>
                                </a:cubicBezTo>
                                <a:cubicBezTo>
                                  <a:pt x="1948" y="439862"/>
                                  <a:pt x="1159" y="446887"/>
                                  <a:pt x="0" y="453841"/>
                                </a:cubicBezTo>
                                <a:cubicBezTo>
                                  <a:pt x="1159" y="465430"/>
                                  <a:pt x="1706" y="477097"/>
                                  <a:pt x="3477" y="488609"/>
                                </a:cubicBezTo>
                                <a:cubicBezTo>
                                  <a:pt x="4034" y="492231"/>
                                  <a:pt x="6159" y="495462"/>
                                  <a:pt x="6954" y="499040"/>
                                </a:cubicBezTo>
                                <a:cubicBezTo>
                                  <a:pt x="8483" y="505922"/>
                                  <a:pt x="7720" y="513394"/>
                                  <a:pt x="10431" y="519901"/>
                                </a:cubicBezTo>
                                <a:cubicBezTo>
                                  <a:pt x="13645" y="527615"/>
                                  <a:pt x="24338" y="540761"/>
                                  <a:pt x="24338" y="540761"/>
                                </a:cubicBezTo>
                                <a:cubicBezTo>
                                  <a:pt x="25497" y="544238"/>
                                  <a:pt x="26035" y="547988"/>
                                  <a:pt x="27815" y="551192"/>
                                </a:cubicBezTo>
                                <a:cubicBezTo>
                                  <a:pt x="31874" y="558498"/>
                                  <a:pt x="41722" y="572053"/>
                                  <a:pt x="41722" y="572053"/>
                                </a:cubicBezTo>
                                <a:cubicBezTo>
                                  <a:pt x="44501" y="585948"/>
                                  <a:pt x="45226" y="601043"/>
                                  <a:pt x="59106" y="610297"/>
                                </a:cubicBezTo>
                                <a:cubicBezTo>
                                  <a:pt x="62583" y="612615"/>
                                  <a:pt x="66326" y="614576"/>
                                  <a:pt x="69536" y="617251"/>
                                </a:cubicBezTo>
                                <a:cubicBezTo>
                                  <a:pt x="73313" y="620399"/>
                                  <a:pt x="75876" y="624954"/>
                                  <a:pt x="79967" y="627682"/>
                                </a:cubicBezTo>
                                <a:cubicBezTo>
                                  <a:pt x="82957" y="629675"/>
                                  <a:pt x="102454" y="634172"/>
                                  <a:pt x="104304" y="634635"/>
                                </a:cubicBezTo>
                                <a:cubicBezTo>
                                  <a:pt x="128215" y="650575"/>
                                  <a:pt x="117237" y="645899"/>
                                  <a:pt x="135596" y="652019"/>
                                </a:cubicBezTo>
                                <a:cubicBezTo>
                                  <a:pt x="153310" y="663830"/>
                                  <a:pt x="145508" y="661858"/>
                                  <a:pt x="177317" y="655496"/>
                                </a:cubicBezTo>
                                <a:cubicBezTo>
                                  <a:pt x="184504" y="654058"/>
                                  <a:pt x="198178" y="648542"/>
                                  <a:pt x="198178" y="648542"/>
                                </a:cubicBezTo>
                                <a:cubicBezTo>
                                  <a:pt x="201655" y="645065"/>
                                  <a:pt x="204832" y="641260"/>
                                  <a:pt x="208609" y="638112"/>
                                </a:cubicBezTo>
                                <a:cubicBezTo>
                                  <a:pt x="215984" y="631966"/>
                                  <a:pt x="224439" y="628458"/>
                                  <a:pt x="232946" y="624205"/>
                                </a:cubicBezTo>
                                <a:cubicBezTo>
                                  <a:pt x="280512" y="576639"/>
                                  <a:pt x="210241" y="645546"/>
                                  <a:pt x="253807" y="606821"/>
                                </a:cubicBezTo>
                                <a:cubicBezTo>
                                  <a:pt x="261157" y="600288"/>
                                  <a:pt x="266486" y="591415"/>
                                  <a:pt x="274668" y="585960"/>
                                </a:cubicBezTo>
                                <a:cubicBezTo>
                                  <a:pt x="278145" y="583642"/>
                                  <a:pt x="281888" y="581681"/>
                                  <a:pt x="285098" y="579006"/>
                                </a:cubicBezTo>
                                <a:cubicBezTo>
                                  <a:pt x="288875" y="575858"/>
                                  <a:pt x="291231" y="570964"/>
                                  <a:pt x="295529" y="568576"/>
                                </a:cubicBezTo>
                                <a:cubicBezTo>
                                  <a:pt x="314386" y="558100"/>
                                  <a:pt x="342766" y="559593"/>
                                  <a:pt x="361588" y="558145"/>
                                </a:cubicBezTo>
                                <a:cubicBezTo>
                                  <a:pt x="366224" y="556986"/>
                                  <a:pt x="370901" y="555982"/>
                                  <a:pt x="375495" y="554669"/>
                                </a:cubicBezTo>
                                <a:cubicBezTo>
                                  <a:pt x="379019" y="553662"/>
                                  <a:pt x="382298" y="551710"/>
                                  <a:pt x="385926" y="551192"/>
                                </a:cubicBezTo>
                                <a:cubicBezTo>
                                  <a:pt x="398598" y="549382"/>
                                  <a:pt x="411448" y="549129"/>
                                  <a:pt x="424171" y="547715"/>
                                </a:cubicBezTo>
                                <a:cubicBezTo>
                                  <a:pt x="432316" y="546810"/>
                                  <a:pt x="440396" y="545397"/>
                                  <a:pt x="448508" y="544238"/>
                                </a:cubicBezTo>
                                <a:cubicBezTo>
                                  <a:pt x="502324" y="526301"/>
                                  <a:pt x="446744" y="546860"/>
                                  <a:pt x="479799" y="530331"/>
                                </a:cubicBezTo>
                                <a:cubicBezTo>
                                  <a:pt x="483077" y="528692"/>
                                  <a:pt x="486952" y="528493"/>
                                  <a:pt x="490230" y="526854"/>
                                </a:cubicBezTo>
                                <a:cubicBezTo>
                                  <a:pt x="493967" y="524985"/>
                                  <a:pt x="497450" y="522576"/>
                                  <a:pt x="500660" y="519901"/>
                                </a:cubicBezTo>
                                <a:cubicBezTo>
                                  <a:pt x="504438" y="516753"/>
                                  <a:pt x="506793" y="511858"/>
                                  <a:pt x="511091" y="509470"/>
                                </a:cubicBezTo>
                                <a:cubicBezTo>
                                  <a:pt x="517498" y="505910"/>
                                  <a:pt x="525667" y="506287"/>
                                  <a:pt x="531952" y="502516"/>
                                </a:cubicBezTo>
                                <a:cubicBezTo>
                                  <a:pt x="537747" y="499039"/>
                                  <a:pt x="543606" y="495668"/>
                                  <a:pt x="549336" y="492086"/>
                                </a:cubicBezTo>
                                <a:cubicBezTo>
                                  <a:pt x="552879" y="489871"/>
                                  <a:pt x="555925" y="486778"/>
                                  <a:pt x="559766" y="485132"/>
                                </a:cubicBezTo>
                                <a:cubicBezTo>
                                  <a:pt x="564158" y="483250"/>
                                  <a:pt x="569037" y="482815"/>
                                  <a:pt x="573673" y="481656"/>
                                </a:cubicBezTo>
                                <a:cubicBezTo>
                                  <a:pt x="577150" y="479338"/>
                                  <a:pt x="581429" y="477912"/>
                                  <a:pt x="584104" y="474702"/>
                                </a:cubicBezTo>
                                <a:cubicBezTo>
                                  <a:pt x="592365" y="464789"/>
                                  <a:pt x="591563" y="455296"/>
                                  <a:pt x="594534" y="443411"/>
                                </a:cubicBezTo>
                                <a:cubicBezTo>
                                  <a:pt x="601157" y="416919"/>
                                  <a:pt x="594990" y="451565"/>
                                  <a:pt x="601488" y="419073"/>
                                </a:cubicBezTo>
                                <a:cubicBezTo>
                                  <a:pt x="604374" y="404643"/>
                                  <a:pt x="606219" y="388319"/>
                                  <a:pt x="608441" y="373875"/>
                                </a:cubicBezTo>
                                <a:cubicBezTo>
                                  <a:pt x="609513" y="366907"/>
                                  <a:pt x="610389" y="359896"/>
                                  <a:pt x="611918" y="353014"/>
                                </a:cubicBezTo>
                                <a:cubicBezTo>
                                  <a:pt x="612713" y="349436"/>
                                  <a:pt x="614236" y="346060"/>
                                  <a:pt x="615395" y="342583"/>
                                </a:cubicBezTo>
                                <a:cubicBezTo>
                                  <a:pt x="615283" y="341458"/>
                                  <a:pt x="613168" y="303361"/>
                                  <a:pt x="608441" y="293908"/>
                                </a:cubicBezTo>
                                <a:cubicBezTo>
                                  <a:pt x="605850" y="288725"/>
                                  <a:pt x="601488" y="284637"/>
                                  <a:pt x="598011" y="280001"/>
                                </a:cubicBezTo>
                                <a:cubicBezTo>
                                  <a:pt x="596852" y="276524"/>
                                  <a:pt x="596567" y="272620"/>
                                  <a:pt x="594534" y="269570"/>
                                </a:cubicBezTo>
                                <a:cubicBezTo>
                                  <a:pt x="591807" y="265479"/>
                                  <a:pt x="587252" y="262917"/>
                                  <a:pt x="584104" y="259140"/>
                                </a:cubicBezTo>
                                <a:cubicBezTo>
                                  <a:pt x="581429" y="255930"/>
                                  <a:pt x="579468" y="252187"/>
                                  <a:pt x="577150" y="248710"/>
                                </a:cubicBezTo>
                                <a:cubicBezTo>
                                  <a:pt x="578309" y="212783"/>
                                  <a:pt x="580627" y="176875"/>
                                  <a:pt x="580627" y="140929"/>
                                </a:cubicBezTo>
                                <a:cubicBezTo>
                                  <a:pt x="580627" y="117721"/>
                                  <a:pt x="579161" y="94513"/>
                                  <a:pt x="577150" y="71393"/>
                                </a:cubicBezTo>
                                <a:cubicBezTo>
                                  <a:pt x="576832" y="67742"/>
                                  <a:pt x="575453" y="64166"/>
                                  <a:pt x="573673" y="60962"/>
                                </a:cubicBezTo>
                                <a:cubicBezTo>
                                  <a:pt x="566196" y="47502"/>
                                  <a:pt x="555654" y="30382"/>
                                  <a:pt x="538905" y="26194"/>
                                </a:cubicBezTo>
                                <a:cubicBezTo>
                                  <a:pt x="534447" y="25079"/>
                                  <a:pt x="519557" y="21735"/>
                                  <a:pt x="514568" y="19240"/>
                                </a:cubicBezTo>
                                <a:cubicBezTo>
                                  <a:pt x="510830" y="17371"/>
                                  <a:pt x="508235" y="13106"/>
                                  <a:pt x="504137" y="12287"/>
                                </a:cubicBezTo>
                                <a:cubicBezTo>
                                  <a:pt x="490452" y="9550"/>
                                  <a:pt x="476322" y="9969"/>
                                  <a:pt x="462415" y="8810"/>
                                </a:cubicBezTo>
                                <a:cubicBezTo>
                                  <a:pt x="458938" y="7651"/>
                                  <a:pt x="455540" y="6222"/>
                                  <a:pt x="451985" y="5333"/>
                                </a:cubicBezTo>
                                <a:cubicBezTo>
                                  <a:pt x="407777" y="-5720"/>
                                  <a:pt x="380487" y="3547"/>
                                  <a:pt x="323343" y="5333"/>
                                </a:cubicBezTo>
                                <a:cubicBezTo>
                                  <a:pt x="318707" y="7651"/>
                                  <a:pt x="313653" y="9274"/>
                                  <a:pt x="309436" y="12287"/>
                                </a:cubicBezTo>
                                <a:cubicBezTo>
                                  <a:pt x="305435" y="15145"/>
                                  <a:pt x="302783" y="19569"/>
                                  <a:pt x="299006" y="22717"/>
                                </a:cubicBezTo>
                                <a:cubicBezTo>
                                  <a:pt x="295796" y="25392"/>
                                  <a:pt x="292052" y="27353"/>
                                  <a:pt x="288575" y="29671"/>
                                </a:cubicBezTo>
                                <a:cubicBezTo>
                                  <a:pt x="272635" y="53581"/>
                                  <a:pt x="277311" y="42604"/>
                                  <a:pt x="271191" y="60962"/>
                                </a:cubicBezTo>
                                <a:cubicBezTo>
                                  <a:pt x="272350" y="100366"/>
                                  <a:pt x="272793" y="139798"/>
                                  <a:pt x="274668" y="179174"/>
                                </a:cubicBezTo>
                                <a:cubicBezTo>
                                  <a:pt x="275352" y="193530"/>
                                  <a:pt x="282808" y="216674"/>
                                  <a:pt x="274668" y="231326"/>
                                </a:cubicBezTo>
                                <a:cubicBezTo>
                                  <a:pt x="272151" y="235857"/>
                                  <a:pt x="265525" y="236238"/>
                                  <a:pt x="260761" y="238279"/>
                                </a:cubicBezTo>
                                <a:cubicBezTo>
                                  <a:pt x="246489" y="244395"/>
                                  <a:pt x="236463" y="243297"/>
                                  <a:pt x="219039" y="245233"/>
                                </a:cubicBezTo>
                                <a:cubicBezTo>
                                  <a:pt x="171346" y="261132"/>
                                  <a:pt x="222341" y="245242"/>
                                  <a:pt x="93874" y="252186"/>
                                </a:cubicBezTo>
                                <a:cubicBezTo>
                                  <a:pt x="89103" y="252444"/>
                                  <a:pt x="84603" y="254504"/>
                                  <a:pt x="79967" y="255663"/>
                                </a:cubicBezTo>
                                <a:cubicBezTo>
                                  <a:pt x="76490" y="260299"/>
                                  <a:pt x="72411" y="264539"/>
                                  <a:pt x="69536" y="269570"/>
                                </a:cubicBezTo>
                                <a:cubicBezTo>
                                  <a:pt x="58881" y="288217"/>
                                  <a:pt x="84023" y="295067"/>
                                  <a:pt x="83444" y="300862"/>
                                </a:cubicBezTo>
                                <a:close/>
                              </a:path>
                            </a:pathLst>
                          </a:custGeom>
                          <a:noFill/>
                          <a:ln w="6350">
                            <a:solidFill>
                              <a:srgbClr val="F2F2F2"/>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 name="Szabadkézi sokszög 12"/>
                        <wps:cNvSpPr/>
                        <wps:spPr>
                          <a:xfrm>
                            <a:off x="1136916" y="3093660"/>
                            <a:ext cx="246853" cy="390780"/>
                          </a:xfrm>
                          <a:custGeom>
                            <a:avLst/>
                            <a:gdLst>
                              <a:gd name="connsiteX0" fmla="*/ 90397 w 246853"/>
                              <a:gd name="connsiteY0" fmla="*/ 13908 h 399833"/>
                              <a:gd name="connsiteX1" fmla="*/ 66059 w 246853"/>
                              <a:gd name="connsiteY1" fmla="*/ 62583 h 399833"/>
                              <a:gd name="connsiteX2" fmla="*/ 55628 w 246853"/>
                              <a:gd name="connsiteY2" fmla="*/ 73013 h 399833"/>
                              <a:gd name="connsiteX3" fmla="*/ 48675 w 246853"/>
                              <a:gd name="connsiteY3" fmla="*/ 83444 h 399833"/>
                              <a:gd name="connsiteX4" fmla="*/ 41721 w 246853"/>
                              <a:gd name="connsiteY4" fmla="*/ 97351 h 399833"/>
                              <a:gd name="connsiteX5" fmla="*/ 31291 w 246853"/>
                              <a:gd name="connsiteY5" fmla="*/ 104305 h 399833"/>
                              <a:gd name="connsiteX6" fmla="*/ 24337 w 246853"/>
                              <a:gd name="connsiteY6" fmla="*/ 114735 h 399833"/>
                              <a:gd name="connsiteX7" fmla="*/ 20860 w 246853"/>
                              <a:gd name="connsiteY7" fmla="*/ 125165 h 399833"/>
                              <a:gd name="connsiteX8" fmla="*/ 6953 w 246853"/>
                              <a:gd name="connsiteY8" fmla="*/ 146026 h 399833"/>
                              <a:gd name="connsiteX9" fmla="*/ 3476 w 246853"/>
                              <a:gd name="connsiteY9" fmla="*/ 163410 h 399833"/>
                              <a:gd name="connsiteX10" fmla="*/ 0 w 246853"/>
                              <a:gd name="connsiteY10" fmla="*/ 173841 h 399833"/>
                              <a:gd name="connsiteX11" fmla="*/ 6953 w 246853"/>
                              <a:gd name="connsiteY11" fmla="*/ 250330 h 399833"/>
                              <a:gd name="connsiteX12" fmla="*/ 13907 w 246853"/>
                              <a:gd name="connsiteY12" fmla="*/ 285098 h 399833"/>
                              <a:gd name="connsiteX13" fmla="*/ 27814 w 246853"/>
                              <a:gd name="connsiteY13" fmla="*/ 319867 h 399833"/>
                              <a:gd name="connsiteX14" fmla="*/ 31291 w 246853"/>
                              <a:gd name="connsiteY14" fmla="*/ 330297 h 399833"/>
                              <a:gd name="connsiteX15" fmla="*/ 34768 w 246853"/>
                              <a:gd name="connsiteY15" fmla="*/ 340727 h 399833"/>
                              <a:gd name="connsiteX16" fmla="*/ 41721 w 246853"/>
                              <a:gd name="connsiteY16" fmla="*/ 351158 h 399833"/>
                              <a:gd name="connsiteX17" fmla="*/ 48675 w 246853"/>
                              <a:gd name="connsiteY17" fmla="*/ 372019 h 399833"/>
                              <a:gd name="connsiteX18" fmla="*/ 55628 w 246853"/>
                              <a:gd name="connsiteY18" fmla="*/ 382449 h 399833"/>
                              <a:gd name="connsiteX19" fmla="*/ 59105 w 246853"/>
                              <a:gd name="connsiteY19" fmla="*/ 392879 h 399833"/>
                              <a:gd name="connsiteX20" fmla="*/ 69536 w 246853"/>
                              <a:gd name="connsiteY20" fmla="*/ 399833 h 399833"/>
                              <a:gd name="connsiteX21" fmla="*/ 111257 w 246853"/>
                              <a:gd name="connsiteY21" fmla="*/ 396356 h 399833"/>
                              <a:gd name="connsiteX22" fmla="*/ 125165 w 246853"/>
                              <a:gd name="connsiteY22" fmla="*/ 392879 h 399833"/>
                              <a:gd name="connsiteX23" fmla="*/ 149502 w 246853"/>
                              <a:gd name="connsiteY23" fmla="*/ 372019 h 399833"/>
                              <a:gd name="connsiteX24" fmla="*/ 163409 w 246853"/>
                              <a:gd name="connsiteY24" fmla="*/ 351158 h 399833"/>
                              <a:gd name="connsiteX25" fmla="*/ 184270 w 246853"/>
                              <a:gd name="connsiteY25" fmla="*/ 333774 h 399833"/>
                              <a:gd name="connsiteX26" fmla="*/ 194701 w 246853"/>
                              <a:gd name="connsiteY26" fmla="*/ 312913 h 399833"/>
                              <a:gd name="connsiteX27" fmla="*/ 201654 w 246853"/>
                              <a:gd name="connsiteY27" fmla="*/ 302483 h 399833"/>
                              <a:gd name="connsiteX28" fmla="*/ 208608 w 246853"/>
                              <a:gd name="connsiteY28" fmla="*/ 281622 h 399833"/>
                              <a:gd name="connsiteX29" fmla="*/ 212085 w 246853"/>
                              <a:gd name="connsiteY29" fmla="*/ 271191 h 399833"/>
                              <a:gd name="connsiteX30" fmla="*/ 222515 w 246853"/>
                              <a:gd name="connsiteY30" fmla="*/ 257284 h 399833"/>
                              <a:gd name="connsiteX31" fmla="*/ 225992 w 246853"/>
                              <a:gd name="connsiteY31" fmla="*/ 246854 h 399833"/>
                              <a:gd name="connsiteX32" fmla="*/ 239899 w 246853"/>
                              <a:gd name="connsiteY32" fmla="*/ 225993 h 399833"/>
                              <a:gd name="connsiteX33" fmla="*/ 246853 w 246853"/>
                              <a:gd name="connsiteY33" fmla="*/ 205132 h 399833"/>
                              <a:gd name="connsiteX34" fmla="*/ 243376 w 246853"/>
                              <a:gd name="connsiteY34" fmla="*/ 125165 h 399833"/>
                              <a:gd name="connsiteX35" fmla="*/ 232946 w 246853"/>
                              <a:gd name="connsiteY35" fmla="*/ 79967 h 399833"/>
                              <a:gd name="connsiteX36" fmla="*/ 229469 w 246853"/>
                              <a:gd name="connsiteY36" fmla="*/ 52152 h 399833"/>
                              <a:gd name="connsiteX37" fmla="*/ 222515 w 246853"/>
                              <a:gd name="connsiteY37" fmla="*/ 41722 h 399833"/>
                              <a:gd name="connsiteX38" fmla="*/ 219038 w 246853"/>
                              <a:gd name="connsiteY38" fmla="*/ 17384 h 399833"/>
                              <a:gd name="connsiteX39" fmla="*/ 184270 w 246853"/>
                              <a:gd name="connsiteY39" fmla="*/ 0 h 399833"/>
                              <a:gd name="connsiteX40" fmla="*/ 100827 w 246853"/>
                              <a:gd name="connsiteY40" fmla="*/ 3477 h 399833"/>
                              <a:gd name="connsiteX41" fmla="*/ 90397 w 246853"/>
                              <a:gd name="connsiteY41" fmla="*/ 13908 h 399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Lst>
                            <a:rect l="l" t="t" r="r" b="b"/>
                            <a:pathLst>
                              <a:path w="246853" h="399833">
                                <a:moveTo>
                                  <a:pt x="90397" y="13908"/>
                                </a:moveTo>
                                <a:cubicBezTo>
                                  <a:pt x="84602" y="23759"/>
                                  <a:pt x="75257" y="46948"/>
                                  <a:pt x="66059" y="62583"/>
                                </a:cubicBezTo>
                                <a:cubicBezTo>
                                  <a:pt x="63566" y="66821"/>
                                  <a:pt x="58776" y="69236"/>
                                  <a:pt x="55628" y="73013"/>
                                </a:cubicBezTo>
                                <a:cubicBezTo>
                                  <a:pt x="52953" y="76223"/>
                                  <a:pt x="50748" y="79816"/>
                                  <a:pt x="48675" y="83444"/>
                                </a:cubicBezTo>
                                <a:cubicBezTo>
                                  <a:pt x="46104" y="87944"/>
                                  <a:pt x="45039" y="93369"/>
                                  <a:pt x="41721" y="97351"/>
                                </a:cubicBezTo>
                                <a:cubicBezTo>
                                  <a:pt x="39046" y="100561"/>
                                  <a:pt x="34768" y="101987"/>
                                  <a:pt x="31291" y="104305"/>
                                </a:cubicBezTo>
                                <a:cubicBezTo>
                                  <a:pt x="28973" y="107782"/>
                                  <a:pt x="26206" y="110998"/>
                                  <a:pt x="24337" y="114735"/>
                                </a:cubicBezTo>
                                <a:cubicBezTo>
                                  <a:pt x="22698" y="118013"/>
                                  <a:pt x="22640" y="121961"/>
                                  <a:pt x="20860" y="125165"/>
                                </a:cubicBezTo>
                                <a:cubicBezTo>
                                  <a:pt x="16801" y="132471"/>
                                  <a:pt x="6953" y="146026"/>
                                  <a:pt x="6953" y="146026"/>
                                </a:cubicBezTo>
                                <a:cubicBezTo>
                                  <a:pt x="5794" y="151821"/>
                                  <a:pt x="4909" y="157677"/>
                                  <a:pt x="3476" y="163410"/>
                                </a:cubicBezTo>
                                <a:cubicBezTo>
                                  <a:pt x="2587" y="166966"/>
                                  <a:pt x="0" y="170176"/>
                                  <a:pt x="0" y="173841"/>
                                </a:cubicBezTo>
                                <a:cubicBezTo>
                                  <a:pt x="0" y="204150"/>
                                  <a:pt x="1907" y="223420"/>
                                  <a:pt x="6953" y="250330"/>
                                </a:cubicBezTo>
                                <a:cubicBezTo>
                                  <a:pt x="9131" y="261946"/>
                                  <a:pt x="8622" y="274527"/>
                                  <a:pt x="13907" y="285098"/>
                                </a:cubicBezTo>
                                <a:cubicBezTo>
                                  <a:pt x="24138" y="305563"/>
                                  <a:pt x="19220" y="294088"/>
                                  <a:pt x="27814" y="319867"/>
                                </a:cubicBezTo>
                                <a:lnTo>
                                  <a:pt x="31291" y="330297"/>
                                </a:lnTo>
                                <a:cubicBezTo>
                                  <a:pt x="32450" y="333774"/>
                                  <a:pt x="32735" y="337678"/>
                                  <a:pt x="34768" y="340727"/>
                                </a:cubicBezTo>
                                <a:cubicBezTo>
                                  <a:pt x="37086" y="344204"/>
                                  <a:pt x="40024" y="347339"/>
                                  <a:pt x="41721" y="351158"/>
                                </a:cubicBezTo>
                                <a:cubicBezTo>
                                  <a:pt x="44698" y="357856"/>
                                  <a:pt x="44609" y="365920"/>
                                  <a:pt x="48675" y="372019"/>
                                </a:cubicBezTo>
                                <a:cubicBezTo>
                                  <a:pt x="50993" y="375496"/>
                                  <a:pt x="53759" y="378712"/>
                                  <a:pt x="55628" y="382449"/>
                                </a:cubicBezTo>
                                <a:cubicBezTo>
                                  <a:pt x="57267" y="385727"/>
                                  <a:pt x="56816" y="390017"/>
                                  <a:pt x="59105" y="392879"/>
                                </a:cubicBezTo>
                                <a:cubicBezTo>
                                  <a:pt x="61716" y="396142"/>
                                  <a:pt x="66059" y="397515"/>
                                  <a:pt x="69536" y="399833"/>
                                </a:cubicBezTo>
                                <a:cubicBezTo>
                                  <a:pt x="83443" y="398674"/>
                                  <a:pt x="97410" y="398087"/>
                                  <a:pt x="111257" y="396356"/>
                                </a:cubicBezTo>
                                <a:cubicBezTo>
                                  <a:pt x="115999" y="395763"/>
                                  <a:pt x="120891" y="395016"/>
                                  <a:pt x="125165" y="392879"/>
                                </a:cubicBezTo>
                                <a:cubicBezTo>
                                  <a:pt x="131103" y="389910"/>
                                  <a:pt x="145074" y="377712"/>
                                  <a:pt x="149502" y="372019"/>
                                </a:cubicBezTo>
                                <a:cubicBezTo>
                                  <a:pt x="154633" y="365422"/>
                                  <a:pt x="157500" y="357067"/>
                                  <a:pt x="163409" y="351158"/>
                                </a:cubicBezTo>
                                <a:cubicBezTo>
                                  <a:pt x="176795" y="337772"/>
                                  <a:pt x="169749" y="343454"/>
                                  <a:pt x="184270" y="333774"/>
                                </a:cubicBezTo>
                                <a:cubicBezTo>
                                  <a:pt x="204197" y="303883"/>
                                  <a:pt x="180308" y="341699"/>
                                  <a:pt x="194701" y="312913"/>
                                </a:cubicBezTo>
                                <a:cubicBezTo>
                                  <a:pt x="196570" y="309176"/>
                                  <a:pt x="199957" y="306301"/>
                                  <a:pt x="201654" y="302483"/>
                                </a:cubicBezTo>
                                <a:cubicBezTo>
                                  <a:pt x="204631" y="295785"/>
                                  <a:pt x="206290" y="288576"/>
                                  <a:pt x="208608" y="281622"/>
                                </a:cubicBezTo>
                                <a:cubicBezTo>
                                  <a:pt x="209767" y="278145"/>
                                  <a:pt x="209886" y="274123"/>
                                  <a:pt x="212085" y="271191"/>
                                </a:cubicBezTo>
                                <a:lnTo>
                                  <a:pt x="222515" y="257284"/>
                                </a:lnTo>
                                <a:cubicBezTo>
                                  <a:pt x="223674" y="253807"/>
                                  <a:pt x="224212" y="250058"/>
                                  <a:pt x="225992" y="246854"/>
                                </a:cubicBezTo>
                                <a:cubicBezTo>
                                  <a:pt x="230051" y="239548"/>
                                  <a:pt x="237256" y="233921"/>
                                  <a:pt x="239899" y="225993"/>
                                </a:cubicBezTo>
                                <a:lnTo>
                                  <a:pt x="246853" y="205132"/>
                                </a:lnTo>
                                <a:cubicBezTo>
                                  <a:pt x="245694" y="178476"/>
                                  <a:pt x="245792" y="151736"/>
                                  <a:pt x="243376" y="125165"/>
                                </a:cubicBezTo>
                                <a:cubicBezTo>
                                  <a:pt x="241458" y="104072"/>
                                  <a:pt x="238374" y="96255"/>
                                  <a:pt x="232946" y="79967"/>
                                </a:cubicBezTo>
                                <a:cubicBezTo>
                                  <a:pt x="231787" y="70695"/>
                                  <a:pt x="231928" y="61167"/>
                                  <a:pt x="229469" y="52152"/>
                                </a:cubicBezTo>
                                <a:cubicBezTo>
                                  <a:pt x="228369" y="48121"/>
                                  <a:pt x="223716" y="45724"/>
                                  <a:pt x="222515" y="41722"/>
                                </a:cubicBezTo>
                                <a:cubicBezTo>
                                  <a:pt x="220160" y="33873"/>
                                  <a:pt x="223438" y="24298"/>
                                  <a:pt x="219038" y="17384"/>
                                </a:cubicBezTo>
                                <a:cubicBezTo>
                                  <a:pt x="211207" y="5077"/>
                                  <a:pt x="196562" y="3073"/>
                                  <a:pt x="184270" y="0"/>
                                </a:cubicBezTo>
                                <a:cubicBezTo>
                                  <a:pt x="156456" y="1159"/>
                                  <a:pt x="128495" y="403"/>
                                  <a:pt x="100827" y="3477"/>
                                </a:cubicBezTo>
                                <a:cubicBezTo>
                                  <a:pt x="96674" y="3938"/>
                                  <a:pt x="96192" y="4057"/>
                                  <a:pt x="90397" y="13908"/>
                                </a:cubicBezTo>
                                <a:close/>
                              </a:path>
                            </a:pathLst>
                          </a:custGeom>
                          <a:noFill/>
                          <a:ln w="6350">
                            <a:solidFill>
                              <a:srgbClr val="F2F2F2"/>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 name="Szabadkézi sokszög 13"/>
                        <wps:cNvSpPr/>
                        <wps:spPr>
                          <a:xfrm>
                            <a:off x="1373338" y="3222521"/>
                            <a:ext cx="288575" cy="400281"/>
                          </a:xfrm>
                          <a:custGeom>
                            <a:avLst/>
                            <a:gdLst>
                              <a:gd name="connsiteX0" fmla="*/ 125165 w 288575"/>
                              <a:gd name="connsiteY0" fmla="*/ 0 h 409554"/>
                              <a:gd name="connsiteX1" fmla="*/ 97351 w 288575"/>
                              <a:gd name="connsiteY1" fmla="*/ 38245 h 409554"/>
                              <a:gd name="connsiteX2" fmla="*/ 90397 w 288575"/>
                              <a:gd name="connsiteY2" fmla="*/ 48676 h 409554"/>
                              <a:gd name="connsiteX3" fmla="*/ 83444 w 288575"/>
                              <a:gd name="connsiteY3" fmla="*/ 69536 h 409554"/>
                              <a:gd name="connsiteX4" fmla="*/ 69537 w 288575"/>
                              <a:gd name="connsiteY4" fmla="*/ 90397 h 409554"/>
                              <a:gd name="connsiteX5" fmla="*/ 55629 w 288575"/>
                              <a:gd name="connsiteY5" fmla="*/ 121688 h 409554"/>
                              <a:gd name="connsiteX6" fmla="*/ 52152 w 288575"/>
                              <a:gd name="connsiteY6" fmla="*/ 132119 h 409554"/>
                              <a:gd name="connsiteX7" fmla="*/ 41722 w 288575"/>
                              <a:gd name="connsiteY7" fmla="*/ 139072 h 409554"/>
                              <a:gd name="connsiteX8" fmla="*/ 34768 w 288575"/>
                              <a:gd name="connsiteY8" fmla="*/ 149503 h 409554"/>
                              <a:gd name="connsiteX9" fmla="*/ 31292 w 288575"/>
                              <a:gd name="connsiteY9" fmla="*/ 159933 h 409554"/>
                              <a:gd name="connsiteX10" fmla="*/ 24338 w 288575"/>
                              <a:gd name="connsiteY10" fmla="*/ 187748 h 409554"/>
                              <a:gd name="connsiteX11" fmla="*/ 20861 w 288575"/>
                              <a:gd name="connsiteY11" fmla="*/ 198178 h 409554"/>
                              <a:gd name="connsiteX12" fmla="*/ 10431 w 288575"/>
                              <a:gd name="connsiteY12" fmla="*/ 219039 h 409554"/>
                              <a:gd name="connsiteX13" fmla="*/ 6954 w 288575"/>
                              <a:gd name="connsiteY13" fmla="*/ 232946 h 409554"/>
                              <a:gd name="connsiteX14" fmla="*/ 0 w 288575"/>
                              <a:gd name="connsiteY14" fmla="*/ 253807 h 409554"/>
                              <a:gd name="connsiteX15" fmla="*/ 3477 w 288575"/>
                              <a:gd name="connsiteY15" fmla="*/ 358111 h 409554"/>
                              <a:gd name="connsiteX16" fmla="*/ 20861 w 288575"/>
                              <a:gd name="connsiteY16" fmla="*/ 389403 h 409554"/>
                              <a:gd name="connsiteX17" fmla="*/ 27815 w 288575"/>
                              <a:gd name="connsiteY17" fmla="*/ 399833 h 409554"/>
                              <a:gd name="connsiteX18" fmla="*/ 62583 w 288575"/>
                              <a:gd name="connsiteY18" fmla="*/ 403310 h 409554"/>
                              <a:gd name="connsiteX19" fmla="*/ 132119 w 288575"/>
                              <a:gd name="connsiteY19" fmla="*/ 403310 h 409554"/>
                              <a:gd name="connsiteX20" fmla="*/ 152980 w 288575"/>
                              <a:gd name="connsiteY20" fmla="*/ 385926 h 409554"/>
                              <a:gd name="connsiteX21" fmla="*/ 159933 w 288575"/>
                              <a:gd name="connsiteY21" fmla="*/ 361588 h 409554"/>
                              <a:gd name="connsiteX22" fmla="*/ 166887 w 288575"/>
                              <a:gd name="connsiteY22" fmla="*/ 351158 h 409554"/>
                              <a:gd name="connsiteX23" fmla="*/ 170364 w 288575"/>
                              <a:gd name="connsiteY23" fmla="*/ 340727 h 409554"/>
                              <a:gd name="connsiteX24" fmla="*/ 201655 w 288575"/>
                              <a:gd name="connsiteY24" fmla="*/ 316390 h 409554"/>
                              <a:gd name="connsiteX25" fmla="*/ 222516 w 288575"/>
                              <a:gd name="connsiteY25" fmla="*/ 302482 h 409554"/>
                              <a:gd name="connsiteX26" fmla="*/ 232946 w 288575"/>
                              <a:gd name="connsiteY26" fmla="*/ 295529 h 409554"/>
                              <a:gd name="connsiteX27" fmla="*/ 246854 w 288575"/>
                              <a:gd name="connsiteY27" fmla="*/ 274668 h 409554"/>
                              <a:gd name="connsiteX28" fmla="*/ 253807 w 288575"/>
                              <a:gd name="connsiteY28" fmla="*/ 264237 h 409554"/>
                              <a:gd name="connsiteX29" fmla="*/ 257284 w 288575"/>
                              <a:gd name="connsiteY29" fmla="*/ 243377 h 409554"/>
                              <a:gd name="connsiteX30" fmla="*/ 264238 w 288575"/>
                              <a:gd name="connsiteY30" fmla="*/ 229469 h 409554"/>
                              <a:gd name="connsiteX31" fmla="*/ 267714 w 288575"/>
                              <a:gd name="connsiteY31" fmla="*/ 205132 h 409554"/>
                              <a:gd name="connsiteX32" fmla="*/ 271191 w 288575"/>
                              <a:gd name="connsiteY32" fmla="*/ 194701 h 409554"/>
                              <a:gd name="connsiteX33" fmla="*/ 278145 w 288575"/>
                              <a:gd name="connsiteY33" fmla="*/ 159933 h 409554"/>
                              <a:gd name="connsiteX34" fmla="*/ 281622 w 288575"/>
                              <a:gd name="connsiteY34" fmla="*/ 146026 h 409554"/>
                              <a:gd name="connsiteX35" fmla="*/ 288575 w 288575"/>
                              <a:gd name="connsiteY35" fmla="*/ 107781 h 409554"/>
                              <a:gd name="connsiteX36" fmla="*/ 285099 w 288575"/>
                              <a:gd name="connsiteY36" fmla="*/ 55629 h 409554"/>
                              <a:gd name="connsiteX37" fmla="*/ 281622 w 288575"/>
                              <a:gd name="connsiteY37" fmla="*/ 31291 h 409554"/>
                              <a:gd name="connsiteX38" fmla="*/ 257284 w 288575"/>
                              <a:gd name="connsiteY38" fmla="*/ 6954 h 409554"/>
                              <a:gd name="connsiteX39" fmla="*/ 166887 w 288575"/>
                              <a:gd name="connsiteY39" fmla="*/ 3477 h 409554"/>
                              <a:gd name="connsiteX40" fmla="*/ 156457 w 288575"/>
                              <a:gd name="connsiteY40" fmla="*/ 0 h 409554"/>
                              <a:gd name="connsiteX41" fmla="*/ 125165 w 288575"/>
                              <a:gd name="connsiteY41" fmla="*/ 0 h 4095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Lst>
                            <a:rect l="l" t="t" r="r" b="b"/>
                            <a:pathLst>
                              <a:path w="288575" h="409554">
                                <a:moveTo>
                                  <a:pt x="125165" y="0"/>
                                </a:moveTo>
                                <a:cubicBezTo>
                                  <a:pt x="106037" y="23911"/>
                                  <a:pt x="115375" y="11208"/>
                                  <a:pt x="97351" y="38245"/>
                                </a:cubicBezTo>
                                <a:lnTo>
                                  <a:pt x="90397" y="48676"/>
                                </a:lnTo>
                                <a:cubicBezTo>
                                  <a:pt x="88079" y="55629"/>
                                  <a:pt x="87510" y="63438"/>
                                  <a:pt x="83444" y="69536"/>
                                </a:cubicBezTo>
                                <a:cubicBezTo>
                                  <a:pt x="78808" y="76490"/>
                                  <a:pt x="72180" y="82469"/>
                                  <a:pt x="69537" y="90397"/>
                                </a:cubicBezTo>
                                <a:cubicBezTo>
                                  <a:pt x="61262" y="115222"/>
                                  <a:pt x="66649" y="105159"/>
                                  <a:pt x="55629" y="121688"/>
                                </a:cubicBezTo>
                                <a:cubicBezTo>
                                  <a:pt x="54470" y="125165"/>
                                  <a:pt x="54442" y="129257"/>
                                  <a:pt x="52152" y="132119"/>
                                </a:cubicBezTo>
                                <a:cubicBezTo>
                                  <a:pt x="49542" y="135382"/>
                                  <a:pt x="44677" y="136117"/>
                                  <a:pt x="41722" y="139072"/>
                                </a:cubicBezTo>
                                <a:cubicBezTo>
                                  <a:pt x="38767" y="142027"/>
                                  <a:pt x="37086" y="146026"/>
                                  <a:pt x="34768" y="149503"/>
                                </a:cubicBezTo>
                                <a:cubicBezTo>
                                  <a:pt x="33609" y="152980"/>
                                  <a:pt x="32256" y="156397"/>
                                  <a:pt x="31292" y="159933"/>
                                </a:cubicBezTo>
                                <a:cubicBezTo>
                                  <a:pt x="28777" y="169153"/>
                                  <a:pt x="27360" y="178681"/>
                                  <a:pt x="24338" y="187748"/>
                                </a:cubicBezTo>
                                <a:cubicBezTo>
                                  <a:pt x="23179" y="191225"/>
                                  <a:pt x="22500" y="194900"/>
                                  <a:pt x="20861" y="198178"/>
                                </a:cubicBezTo>
                                <a:cubicBezTo>
                                  <a:pt x="10704" y="218492"/>
                                  <a:pt x="16257" y="198651"/>
                                  <a:pt x="10431" y="219039"/>
                                </a:cubicBezTo>
                                <a:cubicBezTo>
                                  <a:pt x="9118" y="223633"/>
                                  <a:pt x="8327" y="228369"/>
                                  <a:pt x="6954" y="232946"/>
                                </a:cubicBezTo>
                                <a:cubicBezTo>
                                  <a:pt x="4848" y="239967"/>
                                  <a:pt x="0" y="253807"/>
                                  <a:pt x="0" y="253807"/>
                                </a:cubicBezTo>
                                <a:cubicBezTo>
                                  <a:pt x="1159" y="288575"/>
                                  <a:pt x="1372" y="323387"/>
                                  <a:pt x="3477" y="358111"/>
                                </a:cubicBezTo>
                                <a:cubicBezTo>
                                  <a:pt x="4089" y="368208"/>
                                  <a:pt x="17480" y="384332"/>
                                  <a:pt x="20861" y="389403"/>
                                </a:cubicBezTo>
                                <a:cubicBezTo>
                                  <a:pt x="23179" y="392880"/>
                                  <a:pt x="23657" y="399417"/>
                                  <a:pt x="27815" y="399833"/>
                                </a:cubicBezTo>
                                <a:lnTo>
                                  <a:pt x="62583" y="403310"/>
                                </a:lnTo>
                                <a:cubicBezTo>
                                  <a:pt x="89538" y="412296"/>
                                  <a:pt x="81194" y="410949"/>
                                  <a:pt x="132119" y="403310"/>
                                </a:cubicBezTo>
                                <a:cubicBezTo>
                                  <a:pt x="137812" y="402456"/>
                                  <a:pt x="149983" y="388923"/>
                                  <a:pt x="152980" y="385926"/>
                                </a:cubicBezTo>
                                <a:cubicBezTo>
                                  <a:pt x="154093" y="381476"/>
                                  <a:pt x="157441" y="366572"/>
                                  <a:pt x="159933" y="361588"/>
                                </a:cubicBezTo>
                                <a:cubicBezTo>
                                  <a:pt x="161802" y="357851"/>
                                  <a:pt x="164569" y="354635"/>
                                  <a:pt x="166887" y="351158"/>
                                </a:cubicBezTo>
                                <a:cubicBezTo>
                                  <a:pt x="168046" y="347681"/>
                                  <a:pt x="168114" y="343620"/>
                                  <a:pt x="170364" y="340727"/>
                                </a:cubicBezTo>
                                <a:cubicBezTo>
                                  <a:pt x="186781" y="319619"/>
                                  <a:pt x="184517" y="322101"/>
                                  <a:pt x="201655" y="316390"/>
                                </a:cubicBezTo>
                                <a:lnTo>
                                  <a:pt x="222516" y="302482"/>
                                </a:lnTo>
                                <a:lnTo>
                                  <a:pt x="232946" y="295529"/>
                                </a:lnTo>
                                <a:lnTo>
                                  <a:pt x="246854" y="274668"/>
                                </a:lnTo>
                                <a:lnTo>
                                  <a:pt x="253807" y="264237"/>
                                </a:lnTo>
                                <a:cubicBezTo>
                                  <a:pt x="254966" y="257284"/>
                                  <a:pt x="255258" y="250129"/>
                                  <a:pt x="257284" y="243377"/>
                                </a:cubicBezTo>
                                <a:cubicBezTo>
                                  <a:pt x="258773" y="238412"/>
                                  <a:pt x="262874" y="234470"/>
                                  <a:pt x="264238" y="229469"/>
                                </a:cubicBezTo>
                                <a:cubicBezTo>
                                  <a:pt x="266394" y="221563"/>
                                  <a:pt x="266107" y="213168"/>
                                  <a:pt x="267714" y="205132"/>
                                </a:cubicBezTo>
                                <a:cubicBezTo>
                                  <a:pt x="268433" y="201538"/>
                                  <a:pt x="270367" y="198272"/>
                                  <a:pt x="271191" y="194701"/>
                                </a:cubicBezTo>
                                <a:cubicBezTo>
                                  <a:pt x="273849" y="183185"/>
                                  <a:pt x="275278" y="171399"/>
                                  <a:pt x="278145" y="159933"/>
                                </a:cubicBezTo>
                                <a:cubicBezTo>
                                  <a:pt x="279304" y="155297"/>
                                  <a:pt x="280836" y="150739"/>
                                  <a:pt x="281622" y="146026"/>
                                </a:cubicBezTo>
                                <a:cubicBezTo>
                                  <a:pt x="288176" y="106707"/>
                                  <a:pt x="281117" y="130163"/>
                                  <a:pt x="288575" y="107781"/>
                                </a:cubicBezTo>
                                <a:cubicBezTo>
                                  <a:pt x="287416" y="90397"/>
                                  <a:pt x="286676" y="72980"/>
                                  <a:pt x="285099" y="55629"/>
                                </a:cubicBezTo>
                                <a:cubicBezTo>
                                  <a:pt x="284357" y="47468"/>
                                  <a:pt x="284564" y="38940"/>
                                  <a:pt x="281622" y="31291"/>
                                </a:cubicBezTo>
                                <a:cubicBezTo>
                                  <a:pt x="276983" y="19230"/>
                                  <a:pt x="270686" y="7878"/>
                                  <a:pt x="257284" y="6954"/>
                                </a:cubicBezTo>
                                <a:cubicBezTo>
                                  <a:pt x="227201" y="4879"/>
                                  <a:pt x="197019" y="4636"/>
                                  <a:pt x="166887" y="3477"/>
                                </a:cubicBezTo>
                                <a:cubicBezTo>
                                  <a:pt x="163410" y="2318"/>
                                  <a:pt x="160122" y="0"/>
                                  <a:pt x="156457" y="0"/>
                                </a:cubicBezTo>
                                <a:cubicBezTo>
                                  <a:pt x="141346" y="0"/>
                                  <a:pt x="126369" y="3477"/>
                                  <a:pt x="125165" y="0"/>
                                </a:cubicBezTo>
                                <a:close/>
                              </a:path>
                            </a:pathLst>
                          </a:custGeom>
                          <a:noFill/>
                          <a:ln w="6350">
                            <a:solidFill>
                              <a:srgbClr val="F2F2F2"/>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 name="Szabadkézi sokszög 14"/>
                        <wps:cNvSpPr/>
                        <wps:spPr>
                          <a:xfrm>
                            <a:off x="1129962" y="2688632"/>
                            <a:ext cx="215562" cy="166506"/>
                          </a:xfrm>
                          <a:custGeom>
                            <a:avLst/>
                            <a:gdLst>
                              <a:gd name="connsiteX0" fmla="*/ 62582 w 215562"/>
                              <a:gd name="connsiteY0" fmla="*/ 149502 h 170363"/>
                              <a:gd name="connsiteX1" fmla="*/ 34768 w 215562"/>
                              <a:gd name="connsiteY1" fmla="*/ 125165 h 170363"/>
                              <a:gd name="connsiteX2" fmla="*/ 13907 w 215562"/>
                              <a:gd name="connsiteY2" fmla="*/ 111257 h 170363"/>
                              <a:gd name="connsiteX3" fmla="*/ 6954 w 215562"/>
                              <a:gd name="connsiteY3" fmla="*/ 100827 h 170363"/>
                              <a:gd name="connsiteX4" fmla="*/ 0 w 215562"/>
                              <a:gd name="connsiteY4" fmla="*/ 79966 h 170363"/>
                              <a:gd name="connsiteX5" fmla="*/ 3477 w 215562"/>
                              <a:gd name="connsiteY5" fmla="*/ 38245 h 170363"/>
                              <a:gd name="connsiteX6" fmla="*/ 6954 w 215562"/>
                              <a:gd name="connsiteY6" fmla="*/ 27814 h 170363"/>
                              <a:gd name="connsiteX7" fmla="*/ 24338 w 215562"/>
                              <a:gd name="connsiteY7" fmla="*/ 10430 h 170363"/>
                              <a:gd name="connsiteX8" fmla="*/ 45198 w 215562"/>
                              <a:gd name="connsiteY8" fmla="*/ 6953 h 170363"/>
                              <a:gd name="connsiteX9" fmla="*/ 55629 w 215562"/>
                              <a:gd name="connsiteY9" fmla="*/ 3477 h 170363"/>
                              <a:gd name="connsiteX10" fmla="*/ 114735 w 215562"/>
                              <a:gd name="connsiteY10" fmla="*/ 0 h 170363"/>
                              <a:gd name="connsiteX11" fmla="*/ 156456 w 215562"/>
                              <a:gd name="connsiteY11" fmla="*/ 3477 h 170363"/>
                              <a:gd name="connsiteX12" fmla="*/ 177317 w 215562"/>
                              <a:gd name="connsiteY12" fmla="*/ 13907 h 170363"/>
                              <a:gd name="connsiteX13" fmla="*/ 191224 w 215562"/>
                              <a:gd name="connsiteY13" fmla="*/ 20861 h 170363"/>
                              <a:gd name="connsiteX14" fmla="*/ 201655 w 215562"/>
                              <a:gd name="connsiteY14" fmla="*/ 41721 h 170363"/>
                              <a:gd name="connsiteX15" fmla="*/ 205132 w 215562"/>
                              <a:gd name="connsiteY15" fmla="*/ 66059 h 170363"/>
                              <a:gd name="connsiteX16" fmla="*/ 212085 w 215562"/>
                              <a:gd name="connsiteY16" fmla="*/ 76489 h 170363"/>
                              <a:gd name="connsiteX17" fmla="*/ 215562 w 215562"/>
                              <a:gd name="connsiteY17" fmla="*/ 86920 h 170363"/>
                              <a:gd name="connsiteX18" fmla="*/ 201655 w 215562"/>
                              <a:gd name="connsiteY18" fmla="*/ 132118 h 170363"/>
                              <a:gd name="connsiteX19" fmla="*/ 198178 w 215562"/>
                              <a:gd name="connsiteY19" fmla="*/ 142549 h 170363"/>
                              <a:gd name="connsiteX20" fmla="*/ 184271 w 215562"/>
                              <a:gd name="connsiteY20" fmla="*/ 146026 h 170363"/>
                              <a:gd name="connsiteX21" fmla="*/ 173840 w 215562"/>
                              <a:gd name="connsiteY21" fmla="*/ 156456 h 170363"/>
                              <a:gd name="connsiteX22" fmla="*/ 152979 w 215562"/>
                              <a:gd name="connsiteY22" fmla="*/ 170363 h 170363"/>
                              <a:gd name="connsiteX23" fmla="*/ 114735 w 215562"/>
                              <a:gd name="connsiteY23" fmla="*/ 166886 h 170363"/>
                              <a:gd name="connsiteX24" fmla="*/ 93874 w 215562"/>
                              <a:gd name="connsiteY24" fmla="*/ 156456 h 170363"/>
                              <a:gd name="connsiteX25" fmla="*/ 76490 w 215562"/>
                              <a:gd name="connsiteY25" fmla="*/ 152979 h 170363"/>
                              <a:gd name="connsiteX26" fmla="*/ 62582 w 215562"/>
                              <a:gd name="connsiteY26" fmla="*/ 149502 h 1703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215562" h="170363">
                                <a:moveTo>
                                  <a:pt x="62582" y="149502"/>
                                </a:moveTo>
                                <a:cubicBezTo>
                                  <a:pt x="55628" y="144866"/>
                                  <a:pt x="62287" y="138925"/>
                                  <a:pt x="34768" y="125165"/>
                                </a:cubicBezTo>
                                <a:cubicBezTo>
                                  <a:pt x="27293" y="121427"/>
                                  <a:pt x="13907" y="111257"/>
                                  <a:pt x="13907" y="111257"/>
                                </a:cubicBezTo>
                                <a:cubicBezTo>
                                  <a:pt x="11589" y="107780"/>
                                  <a:pt x="8651" y="104645"/>
                                  <a:pt x="6954" y="100827"/>
                                </a:cubicBezTo>
                                <a:cubicBezTo>
                                  <a:pt x="3977" y="94129"/>
                                  <a:pt x="0" y="79966"/>
                                  <a:pt x="0" y="79966"/>
                                </a:cubicBezTo>
                                <a:cubicBezTo>
                                  <a:pt x="1159" y="66059"/>
                                  <a:pt x="1633" y="52078"/>
                                  <a:pt x="3477" y="38245"/>
                                </a:cubicBezTo>
                                <a:cubicBezTo>
                                  <a:pt x="3961" y="34612"/>
                                  <a:pt x="5315" y="31092"/>
                                  <a:pt x="6954" y="27814"/>
                                </a:cubicBezTo>
                                <a:cubicBezTo>
                                  <a:pt x="10663" y="20396"/>
                                  <a:pt x="15993" y="13212"/>
                                  <a:pt x="24338" y="10430"/>
                                </a:cubicBezTo>
                                <a:cubicBezTo>
                                  <a:pt x="31025" y="8201"/>
                                  <a:pt x="38317" y="8482"/>
                                  <a:pt x="45198" y="6953"/>
                                </a:cubicBezTo>
                                <a:cubicBezTo>
                                  <a:pt x="48776" y="6158"/>
                                  <a:pt x="51982" y="3842"/>
                                  <a:pt x="55629" y="3477"/>
                                </a:cubicBezTo>
                                <a:cubicBezTo>
                                  <a:pt x="75267" y="1513"/>
                                  <a:pt x="95033" y="1159"/>
                                  <a:pt x="114735" y="0"/>
                                </a:cubicBezTo>
                                <a:cubicBezTo>
                                  <a:pt x="128642" y="1159"/>
                                  <a:pt x="142623" y="1633"/>
                                  <a:pt x="156456" y="3477"/>
                                </a:cubicBezTo>
                                <a:cubicBezTo>
                                  <a:pt x="166853" y="4863"/>
                                  <a:pt x="168396" y="8809"/>
                                  <a:pt x="177317" y="13907"/>
                                </a:cubicBezTo>
                                <a:cubicBezTo>
                                  <a:pt x="181817" y="16479"/>
                                  <a:pt x="186588" y="18543"/>
                                  <a:pt x="191224" y="20861"/>
                                </a:cubicBezTo>
                                <a:cubicBezTo>
                                  <a:pt x="197084" y="29651"/>
                                  <a:pt x="199599" y="31440"/>
                                  <a:pt x="201655" y="41721"/>
                                </a:cubicBezTo>
                                <a:cubicBezTo>
                                  <a:pt x="203262" y="49757"/>
                                  <a:pt x="202777" y="58210"/>
                                  <a:pt x="205132" y="66059"/>
                                </a:cubicBezTo>
                                <a:cubicBezTo>
                                  <a:pt x="206333" y="70061"/>
                                  <a:pt x="210216" y="72752"/>
                                  <a:pt x="212085" y="76489"/>
                                </a:cubicBezTo>
                                <a:cubicBezTo>
                                  <a:pt x="213724" y="79767"/>
                                  <a:pt x="214403" y="83443"/>
                                  <a:pt x="215562" y="86920"/>
                                </a:cubicBezTo>
                                <a:cubicBezTo>
                                  <a:pt x="208994" y="152592"/>
                                  <a:pt x="221419" y="102471"/>
                                  <a:pt x="201655" y="132118"/>
                                </a:cubicBezTo>
                                <a:cubicBezTo>
                                  <a:pt x="199622" y="135168"/>
                                  <a:pt x="201040" y="140259"/>
                                  <a:pt x="198178" y="142549"/>
                                </a:cubicBezTo>
                                <a:cubicBezTo>
                                  <a:pt x="194447" y="145534"/>
                                  <a:pt x="188907" y="144867"/>
                                  <a:pt x="184271" y="146026"/>
                                </a:cubicBezTo>
                                <a:cubicBezTo>
                                  <a:pt x="180794" y="149503"/>
                                  <a:pt x="177721" y="153437"/>
                                  <a:pt x="173840" y="156456"/>
                                </a:cubicBezTo>
                                <a:cubicBezTo>
                                  <a:pt x="167243" y="161587"/>
                                  <a:pt x="152979" y="170363"/>
                                  <a:pt x="152979" y="170363"/>
                                </a:cubicBezTo>
                                <a:cubicBezTo>
                                  <a:pt x="140231" y="169204"/>
                                  <a:pt x="127407" y="168696"/>
                                  <a:pt x="114735" y="166886"/>
                                </a:cubicBezTo>
                                <a:cubicBezTo>
                                  <a:pt x="97291" y="164394"/>
                                  <a:pt x="110830" y="162815"/>
                                  <a:pt x="93874" y="156456"/>
                                </a:cubicBezTo>
                                <a:cubicBezTo>
                                  <a:pt x="88341" y="154381"/>
                                  <a:pt x="82223" y="154412"/>
                                  <a:pt x="76490" y="152979"/>
                                </a:cubicBezTo>
                                <a:cubicBezTo>
                                  <a:pt x="61117" y="149135"/>
                                  <a:pt x="69536" y="154138"/>
                                  <a:pt x="62582" y="149502"/>
                                </a:cubicBezTo>
                                <a:close/>
                              </a:path>
                            </a:pathLst>
                          </a:custGeom>
                          <a:noFill/>
                          <a:ln w="6350">
                            <a:solidFill>
                              <a:srgbClr val="F2F2F2"/>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01D20C3" id="Csoportba foglalás 4" o:spid="_x0000_s1026" style="position:absolute;margin-left:-10.5pt;margin-top:29.95pt;width:485.15pt;height:274.8pt;z-index:251698176;mso-position-horizontal-relative:margin;mso-width-relative:margin;mso-height-relative:margin" coordorigin="4046,8278" coordsize="59181,3213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0ADEFkb2JlX0NNAAH/7gAOQWRvYmUAZIAAAAAB&#10;/9sAhAAMCAgICQgMCQkMEQsKCxEVDwwMDxUYExMVExMYEQwMDAwMDBEMDAwMDAwMDAwMDAwMDAwM&#10;DAwMDAwMDAwMDAwMAQ0LCw0ODRAODhAUDg4OFBQODg4OFBEMDAwMDBERDAwMDAwMEQwMDAwMDAwM&#10;DAwMDAwMDAwMDAwMDAwMDAwMDAz/wAARCABXAKADASIAAhEBAxEB/90ABAAK/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be3yCAg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10;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10;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10;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wAAAwAAAwAAAwAAA&#10;wAAAwAAAwAAAwAAAwAAAwAAAwAAAwAAAwAAAwAAAwAAAwAAAwAAAwAAAwAAA2mho////////////&#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C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wE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I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AQ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8B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C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BAAEAAQABAAEAAQ&#10;ABAAEAAQABAAEAAQABAAEAAQABAAEAAQABAAEAAQABAAEAAQABAAEAAQABAAEAAQABAAEAAQABAA&#10;EAAQABAAEAAQABAAEAAQABAAEAAQABAAEAAQABAAEAAQABAAEAAQABAAEAAQAI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46;top:8278;width:59182;height:32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cEmLEAAAA2gAAAA8AAABkcnMvZG93bnJldi54bWxEj0FrwkAUhO8F/8PyBG91Uw+hja5itYXG&#10;S4kWwdsj+0yi2bcxu2r8964g9DjMzDfMZNaZWlyodZVlBW/DCARxbnXFhYK/zffrOwjnkTXWlknB&#10;jRzMpr2XCSbaXjmjy9oXIkDYJaig9L5JpHR5SQbd0DbEwdvb1qAPsi2kbvEa4KaWoyiKpcGKw0KJ&#10;DS1Kyo/rs1HwlWVLrD7Sw+dKH3fxaZtufotUqUG/m49BeOr8f/jZ/tEKYnhcCTdATu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cEmLEAAAA2gAAAA8AAAAAAAAAAAAAAAAA&#10;nwIAAGRycy9kb3ducmV2LnhtbFBLBQYAAAAABAAEAPcAAACQAwAAAAA=&#10;">
                  <v:imagedata r:id="rId10" o:title="kocka"/>
                </v:shape>
                <v:shape id="Szabadkézi sokszög 7" o:spid="_x0000_s1028" style="position:absolute;left:18602;top:15709;width:6154;height:6606;visibility:visible;mso-wrap-style:square;v-text-anchor:middle" coordsize="615395,6605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s0GsYA&#10;AADaAAAADwAAAGRycy9kb3ducmV2LnhtbESPT0/CQBTE7yR8h80j8QZbMPFP6ZYYomIMHqge8Pbo&#10;PrrF7tumu5b67V0TE46TmflNJlsNthE9db52rGA+S0AQl07XXCn4eH+a3oHwAVlj45gU/JCHVT4e&#10;ZZhqd+Yd9UWoRISwT1GBCaFNpfSlIYt+5lri6B1dZzFE2VVSd3iOcNvIRZLcSIs1xwWDLa0NlV/F&#10;t1XQX/f7+8O82O4NfvLz6+PmrT5tlLqaDA9LEIGGcAn/t1+0glv4uxJv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s0GsYAAADaAAAADwAAAAAAAAAAAAAAAACYAgAAZHJz&#10;L2Rvd25yZXYueG1sUEsFBgAAAAAEAAQA9QAAAIsDAAAAAA==&#10;" path="m83444,300862v-579,5795,-11778,1608,-17384,3477c57827,307083,35261,321229,31291,325199l10431,346060c9272,371557,8989,397108,6954,422550v-292,3653,-2682,6853,-3477,10430c1948,439862,1159,446887,,453841v1159,11589,1706,23256,3477,34768c4034,492231,6159,495462,6954,499040v1529,6882,766,14354,3477,20861c13645,527615,24338,540761,24338,540761v1159,3477,1697,7227,3477,10431c31874,558498,41722,572053,41722,572053v2779,13895,3504,28990,17384,38244c62583,612615,66326,614576,69536,617251v3777,3148,6340,7703,10431,10431c82957,629675,102454,634172,104304,634635v23911,15940,12933,11264,31292,17384c153310,663830,145508,661858,177317,655496v7187,-1438,20861,-6954,20861,-6954c201655,645065,204832,641260,208609,638112v7375,-6146,15830,-9654,24337,-13907c280512,576639,210241,645546,253807,606821v7350,-6533,12679,-15406,20861,-20861c278145,583642,281888,581681,285098,579006v3777,-3148,6133,-8042,10431,-10430c314386,558100,342766,559593,361588,558145v4636,-1159,9313,-2163,13907,-3476c379019,553662,382298,551710,385926,551192v12672,-1810,25522,-2063,38245,-3477c432316,546810,440396,545397,448508,544238v53816,-17937,-1764,2622,31291,-13907c483077,528692,486952,528493,490230,526854v3737,-1869,7220,-4278,10430,-6953c504438,516753,506793,511858,511091,509470v6407,-3560,14576,-3183,20861,-6954c537747,499039,543606,495668,549336,492086v3543,-2215,6589,-5308,10430,-6954c564158,483250,569037,482815,573673,481656v3477,-2318,7756,-3744,10431,-6954c592365,464789,591563,455296,594534,443411v6623,-26492,456,8154,6954,-24338c604374,404643,606219,388319,608441,373875v1072,-6968,1948,-13979,3477,-20861c612713,349436,614236,346060,615395,342583v-112,-1125,-2227,-39222,-6954,-48675c605850,288725,601488,284637,598011,280001v-1159,-3477,-1444,-7381,-3477,-10431c591807,265479,587252,262917,584104,259140v-2675,-3210,-4636,-6953,-6954,-10430c578309,212783,580627,176875,580627,140929v,-23208,-1466,-46416,-3477,-69536c576832,67742,575453,64166,573673,60962,566196,47502,555654,30382,538905,26194v-4458,-1115,-19348,-4459,-24337,-6954c510830,17371,508235,13106,504137,12287,490452,9550,476322,9969,462415,8810,458938,7651,455540,6222,451985,5333v-44208,-11053,-71498,-1786,-128642,c318707,7651,313653,9274,309436,12287v-4001,2858,-6653,7282,-10430,10430c295796,25392,292052,27353,288575,29671,272635,53581,277311,42604,271191,60962v1159,39404,1602,78836,3477,118212c275352,193530,282808,216674,274668,231326v-2517,4531,-9143,4912,-13907,6953c246489,244395,236463,243297,219039,245233v-47693,15899,3302,9,-125165,6953c89103,252444,84603,254504,79967,255663v-3477,4636,-7556,8876,-10431,13907c58881,288217,84023,295067,83444,300862xe" filled="f" strokecolor="#f2f2f2" strokeweight=".5pt">
                  <v:stroke dashstyle="dash" joinstyle="miter"/>
                  <v:path arrowok="t" o:connecttype="custom" o:connectlocs="83444,300862;66060,304339;31291,325199;10431,346060;6954,422550;3477,432980;0,453841;3477,488609;6954,499040;10431,519901;24338,540761;27815,551192;41722,572053;59106,610297;69536,617251;79967,627682;104304,634635;135596,652019;177317,655496;198178,648542;208609,638112;232946,624205;253807,606821;274668,585960;285098,579006;295529,568576;361588,558145;375495,554669;385926,551192;424171,547715;448508,544238;479799,530331;490230,526854;500660,519901;511091,509470;531952,502516;549336,492086;559766,485132;573673,481656;584104,474702;594534,443411;601488,419073;608441,373875;611918,353014;615395,342583;608441,293908;598011,280001;594534,269570;584104,259140;577150,248710;580627,140929;577150,71393;573673,60962;538905,26194;514568,19240;504137,12287;462415,8810;451985,5333;323343,5333;309436,12287;299006,22717;288575,29671;271191,60962;274668,179174;274668,231326;260761,238279;219039,245233;93874,252186;79967,255663;69536,269570;83444,300862" o:connectangles="0,0,0,0,0,0,0,0,0,0,0,0,0,0,0,0,0,0,0,0,0,0,0,0,0,0,0,0,0,0,0,0,0,0,0,0,0,0,0,0,0,0,0,0,0,0,0,0,0,0,0,0,0,0,0,0,0,0,0,0,0,0,0,0,0,0,0,0,0,0,0"/>
                </v:shape>
                <v:shape id="Szabadkézi sokszög 8" o:spid="_x0000_s1029" style="position:absolute;left:25347;top:16806;width:2468;height:3998;visibility:visible;mso-wrap-style:square;v-text-anchor:middle" coordsize="246853,3998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bHEb0A&#10;AADaAAAADwAAAGRycy9kb3ducmV2LnhtbERPzWrCQBC+C32HZQpeSt3Ug0jqJmip4FGtDzBkxySY&#10;nY270xjf3j0IHj++/1U5uk4NFGLr2cDXLANFXHnbcm3g9Lf9XIKKgmyx80wG7hShLN4mK8ytv/GB&#10;hqPUKoVwzNFAI9LnWseqIYdx5nvixJ19cCgJhlrbgLcU7jo9z7KFdthyamiwp5+Gqsvx3xnQH3rI&#10;rhw3tDzX3RW97De/Ysz0fVx/gxIa5SV+unfWQNqarqQboIsH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NbHEb0AAADaAAAADwAAAAAAAAAAAAAAAACYAgAAZHJzL2Rvd25yZXYu&#10;eG1sUEsFBgAAAAAEAAQA9QAAAIIDAAAAAA==&#10;" path="m90397,13908c84602,23759,75257,46948,66059,62583v-2493,4238,-7283,6653,-10431,10430c52953,76223,50748,79816,48675,83444v-2571,4500,-3636,9925,-6954,13907c39046,100561,34768,101987,31291,104305v-2318,3477,-5085,6693,-6954,10430c22698,118013,22640,121961,20860,125165,16801,132471,6953,146026,6953,146026v-1159,5795,-2044,11651,-3477,17384c2587,166966,,170176,,173841v,30309,1907,49579,6953,76489c9131,261946,8622,274527,13907,285098v10231,20465,5313,8990,13907,34769l31291,330297v1159,3477,1444,7381,3477,10430c37086,344204,40024,347339,41721,351158v2977,6698,2888,14762,6954,20861c50993,375496,53759,378712,55628,382449v1639,3278,1188,7568,3477,10430c61716,396142,66059,397515,69536,399833v13907,-1159,27874,-1746,41721,-3477c115999,395763,120891,395016,125165,392879v5938,-2969,19909,-15167,24337,-20860c154633,365422,157500,357067,163409,351158v13386,-13386,6340,-7704,20861,-17384c204197,303883,180308,341699,194701,312913v1869,-3737,5256,-6612,6953,-10430c204631,295785,206290,288576,208608,281622v1159,-3477,1278,-7499,3477,-10431l222515,257284v1159,-3477,1697,-7226,3477,-10430c230051,239548,237256,233921,239899,225993r6954,-20861c245694,178476,245792,151736,243376,125165,241458,104072,238374,96255,232946,79967v-1159,-9272,-1018,-18800,-3477,-27815c228369,48121,223716,45724,222515,41722v-2355,-7849,923,-17424,-3477,-24338c211207,5077,196562,3073,184270,,156456,1159,128495,403,100827,3477v-4153,461,-4635,580,-10430,10431xe" filled="f" strokecolor="#f2f2f2" strokeweight=".5pt">
                  <v:stroke dashstyle="dash" joinstyle="miter"/>
                  <v:path arrowok="t" o:connecttype="custom" o:connectlocs="90397,13908;66059,62583;55628,73013;48675,83444;41721,97351;31291,104305;24337,114735;20860,125165;6953,146026;3476,163410;0,173841;6953,250330;13907,285098;27814,319867;31291,330297;34768,340727;41721,351158;48675,372019;55628,382449;59105,392879;69536,399833;111257,396356;125165,392879;149502,372019;163409,351158;184270,333774;194701,312913;201654,302483;208608,281622;212085,271191;222515,257284;225992,246854;239899,225993;246853,205132;243376,125165;232946,79967;229469,52152;222515,41722;219038,17384;184270,0;100827,3477;90397,13908" o:connectangles="0,0,0,0,0,0,0,0,0,0,0,0,0,0,0,0,0,0,0,0,0,0,0,0,0,0,0,0,0,0,0,0,0,0,0,0,0,0,0,0,0,0"/>
                </v:shape>
                <v:shape id="Szabadkézi sokszög 9" o:spid="_x0000_s1030" style="position:absolute;left:27711;top:18092;width:2886;height:4095;visibility:visible;mso-wrap-style:square;v-text-anchor:middle" coordsize="288575,409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lKd70A&#10;AADaAAAADwAAAGRycy9kb3ducmV2LnhtbESPzQrCMBCE74LvEFbwIjbVg2g1igiCR//wvDRrW202&#10;tYm1vr0RBI/DzHzDLFatKUVDtSssKxhFMQji1OqCMwXn03Y4BeE8ssbSMil4k4PVsttZYKLtiw/U&#10;HH0mAoRdggpy76tESpfmZNBFtiIO3tXWBn2QdSZ1ja8AN6Ucx/FEGiw4LORY0San9H58GgUHeuzs&#10;rdXrEW3e20sz2NuB3CvV77XrOQhPrf+Hf+2dVjCD75VwA+Ty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8flKd70AAADaAAAADwAAAAAAAAAAAAAAAACYAgAAZHJzL2Rvd25yZXYu&#10;eG1sUEsFBgAAAAAEAAQA9QAAAIIDAAAAAA==&#10;" path="m125165,c106037,23911,115375,11208,97351,38245l90397,48676v-2318,6953,-2887,14762,-6953,20860c78808,76490,72180,82469,69537,90397v-8275,24825,-2888,14762,-13908,31291c54470,125165,54442,129257,52152,132119v-2610,3263,-7475,3998,-10430,6953c38767,142027,37086,146026,34768,149503v-1159,3477,-2512,6894,-3476,10430c28777,169153,27360,178681,24338,187748v-1159,3477,-1838,7152,-3477,10430c10704,218492,16257,198651,10431,219039v-1313,4594,-2104,9330,-3477,13907c4848,239967,,253807,,253807v1159,34768,1372,69580,3477,104304c4089,368208,17480,384332,20861,389403v2318,3477,2796,10014,6954,10430l62583,403310v26955,8986,18611,7639,69536,c137812,402456,149983,388923,152980,385926v1113,-4450,4461,-19354,6953,-24338c161802,357851,164569,354635,166887,351158v1159,-3477,1227,-7538,3477,-10431c186781,319619,184517,322101,201655,316390r20861,-13908l232946,295529r13908,-20861l253807,264237v1159,-6953,1451,-14108,3477,-20860c258773,238412,262874,234470,264238,229469v2156,-7906,1869,-16301,3476,-24337c268433,201538,270367,198272,271191,194701v2658,-11516,4087,-23302,6954,-34768c279304,155297,280836,150739,281622,146026v6554,-39319,-505,-15863,6953,-38245c287416,90397,286676,72980,285099,55629v-742,-8161,-535,-16689,-3477,-24338c276983,19230,270686,7878,257284,6954,227201,4879,197019,4636,166887,3477,163410,2318,160122,,156457,,141346,,126369,3477,125165,xe" filled="f" strokecolor="#f2f2f2" strokeweight=".5pt">
                  <v:stroke dashstyle="dash" joinstyle="miter"/>
                  <v:path arrowok="t" o:connecttype="custom" o:connectlocs="125165,0;97351,38245;90397,48676;83444,69536;69537,90397;55629,121688;52152,132119;41722,139072;34768,149503;31292,159933;24338,187748;20861,198178;10431,219039;6954,232946;0,253807;3477,358111;20861,389403;27815,399833;62583,403310;132119,403310;152980,385926;159933,361588;166887,351158;170364,340727;201655,316390;222516,302482;232946,295529;246854,274668;253807,264237;257284,243377;264238,229469;267714,205132;271191,194701;278145,159933;281622,146026;288575,107781;285099,55629;281622,31291;257284,6954;166887,3477;156457,0;125165,0" o:connectangles="0,0,0,0,0,0,0,0,0,0,0,0,0,0,0,0,0,0,0,0,0,0,0,0,0,0,0,0,0,0,0,0,0,0,0,0,0,0,0,0,0,0"/>
                </v:shape>
                <v:shape id="Szabadkézi sokszög 10" o:spid="_x0000_s1031" style="position:absolute;left:25277;top:12807;width:2156;height:1704;visibility:visible;mso-wrap-style:square;v-text-anchor:middle" coordsize="215562,1703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qGUMYA&#10;AADbAAAADwAAAGRycy9kb3ducmV2LnhtbESPT2vDMAzF74N+B6PCbquTjo2Q1S37w2CX0a0tpUc1&#10;1uKwWA6x23rffjoMdpN4T+/9tFhl36szjbELbKCcFaCIm2A7bg3stq83FaiYkC32gcnAD0VYLSdX&#10;C6xtuPAnnTepVRLCsUYDLqWh1jo2jjzGWRiIRfsKo8ck69hqO+JFwn2v50Vxrz12LA0OB3p21Hxv&#10;Tt7A/jh/P94eXFWeXu4+1mXO1To9GXM9zY8PoBLl9G/+u36zgi/08osMo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kqGUMYAAADbAAAADwAAAAAAAAAAAAAAAACYAgAAZHJz&#10;L2Rvd25yZXYueG1sUEsFBgAAAAAEAAQA9QAAAIsDAAAAAA==&#10;" path="m62582,149502v-6954,-4636,-295,-10577,-27814,-24337c27293,121427,13907,111257,13907,111257,11589,107780,8651,104645,6954,100827,3977,94129,,79966,,79966,1159,66059,1633,52078,3477,38245,3961,34612,5315,31092,6954,27814,10663,20396,15993,13212,24338,10430,31025,8201,38317,8482,45198,6953,48776,6158,51982,3842,55629,3477,75267,1513,95033,1159,114735,v13907,1159,27888,1633,41721,3477c166853,4863,168396,8809,177317,13907v4500,2572,9271,4636,13907,6954c197084,29651,199599,31440,201655,41721v1607,8036,1122,16489,3477,24338c206333,70061,210216,72752,212085,76489v1639,3278,2318,6954,3477,10431c208994,152592,221419,102471,201655,132118v-2033,3050,-615,8141,-3477,10431c194447,145534,188907,144867,184271,146026v-3477,3477,-6550,7411,-10431,10430c167243,161587,152979,170363,152979,170363v-12748,-1159,-25572,-1667,-38244,-3477c97291,164394,110830,162815,93874,156456v-5533,-2075,-11651,-2044,-17384,-3477c61117,149135,69536,154138,62582,149502xe" filled="f" strokecolor="#f2f2f2" strokeweight=".5pt">
                  <v:stroke dashstyle="dash" joinstyle="miter"/>
                  <v:path arrowok="t" o:connecttype="custom" o:connectlocs="62582,149502;34768,125165;13907,111257;6954,100827;0,79966;3477,38245;6954,27814;24338,10430;45198,6953;55629,3477;114735,0;156456,3477;177317,13907;191224,20861;201655,41721;205132,66059;212085,76489;215562,86920;201655,132118;198178,142549;184271,146026;173840,156456;152979,170363;114735,166886;93874,156456;76490,152979;62582,149502" o:connectangles="0,0,0,0,0,0,0,0,0,0,0,0,0,0,0,0,0,0,0,0,0,0,0,0,0,0,0"/>
                </v:shape>
                <v:shape id="Szabadkézi sokszög 11" o:spid="_x0000_s1032" style="position:absolute;left:4624;top:29899;width:6154;height:6456;visibility:visible;mso-wrap-style:square;v-text-anchor:middle" coordsize="615395,6605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vS78MA&#10;AADbAAAADwAAAGRycy9kb3ducmV2LnhtbERPS0vDQBC+C/6HZQRvZpMWRGM3QUofUuyh0UO9jdkx&#10;G83Ohuyapv/eFQRv8/E9Z1FOthMjDb51rCBLUhDEtdMtNwpeX9Y3dyB8QNbYOSYFZ/JQFpcXC8y1&#10;O/GBxio0Ioawz1GBCaHPpfS1IYs+cT1x5D7cYDFEODRSD3iK4baTszS9lRZbjg0Ge1oaqr+qb6tg&#10;nI/H+/esej4afOPNbrXdt59bpa6vpscHEIGm8C/+cz/pOD+D31/i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fvS78MAAADbAAAADwAAAAAAAAAAAAAAAACYAgAAZHJzL2Rv&#10;d25yZXYueG1sUEsFBgAAAAAEAAQA9QAAAIgDAAAAAA==&#10;" path="m83444,300862v-579,5795,-11778,1608,-17384,3477c57827,307083,35261,321229,31291,325199l10431,346060c9272,371557,8989,397108,6954,422550v-292,3653,-2682,6853,-3477,10430c1948,439862,1159,446887,,453841v1159,11589,1706,23256,3477,34768c4034,492231,6159,495462,6954,499040v1529,6882,766,14354,3477,20861c13645,527615,24338,540761,24338,540761v1159,3477,1697,7227,3477,10431c31874,558498,41722,572053,41722,572053v2779,13895,3504,28990,17384,38244c62583,612615,66326,614576,69536,617251v3777,3148,6340,7703,10431,10431c82957,629675,102454,634172,104304,634635v23911,15940,12933,11264,31292,17384c153310,663830,145508,661858,177317,655496v7187,-1438,20861,-6954,20861,-6954c201655,645065,204832,641260,208609,638112v7375,-6146,15830,-9654,24337,-13907c280512,576639,210241,645546,253807,606821v7350,-6533,12679,-15406,20861,-20861c278145,583642,281888,581681,285098,579006v3777,-3148,6133,-8042,10431,-10430c314386,558100,342766,559593,361588,558145v4636,-1159,9313,-2163,13907,-3476c379019,553662,382298,551710,385926,551192v12672,-1810,25522,-2063,38245,-3477c432316,546810,440396,545397,448508,544238v53816,-17937,-1764,2622,31291,-13907c483077,528692,486952,528493,490230,526854v3737,-1869,7220,-4278,10430,-6953c504438,516753,506793,511858,511091,509470v6407,-3560,14576,-3183,20861,-6954c537747,499039,543606,495668,549336,492086v3543,-2215,6589,-5308,10430,-6954c564158,483250,569037,482815,573673,481656v3477,-2318,7756,-3744,10431,-6954c592365,464789,591563,455296,594534,443411v6623,-26492,456,8154,6954,-24338c604374,404643,606219,388319,608441,373875v1072,-6968,1948,-13979,3477,-20861c612713,349436,614236,346060,615395,342583v-112,-1125,-2227,-39222,-6954,-48675c605850,288725,601488,284637,598011,280001v-1159,-3477,-1444,-7381,-3477,-10431c591807,265479,587252,262917,584104,259140v-2675,-3210,-4636,-6953,-6954,-10430c578309,212783,580627,176875,580627,140929v,-23208,-1466,-46416,-3477,-69536c576832,67742,575453,64166,573673,60962,566196,47502,555654,30382,538905,26194v-4458,-1115,-19348,-4459,-24337,-6954c510830,17371,508235,13106,504137,12287,490452,9550,476322,9969,462415,8810,458938,7651,455540,6222,451985,5333v-44208,-11053,-71498,-1786,-128642,c318707,7651,313653,9274,309436,12287v-4001,2858,-6653,7282,-10430,10430c295796,25392,292052,27353,288575,29671,272635,53581,277311,42604,271191,60962v1159,39404,1602,78836,3477,118212c275352,193530,282808,216674,274668,231326v-2517,4531,-9143,4912,-13907,6953c246489,244395,236463,243297,219039,245233v-47693,15899,3302,9,-125165,6953c89103,252444,84603,254504,79967,255663v-3477,4636,-7556,8876,-10431,13907c58881,288217,84023,295067,83444,300862xe" filled="f" strokecolor="#f2f2f2" strokeweight=".5pt">
                  <v:stroke dashstyle="dash" joinstyle="miter"/>
                  <v:path arrowok="t" o:connecttype="custom" o:connectlocs="83444,294050;66060,297448;31291,317836;10431,338224;6954,412983;3477,423176;0,443565;3477,477546;6954,487741;10431,508129;24338,528517;27815,538712;41722,559101;59106,596479;69536,603275;79967,613470;104304,620266;135596,637256;177317,640654;198178,633858;208609,623664;232946,610072;253807,593081;274668,572693;285098,565896;295529,555702;361588,545507;375495,542110;385926,538712;424171,535314;448508,531915;479799,518323;490230,514925;500660,508129;511091,497935;531952,491138;549336,480944;559766,474148;573673,470750;584104,463954;594534,433371;601488,409584;608441,365410;611918,345021;615395,334826;608441,287253;598011,273661;594534,263466;584104,253273;577150,243079;580627,137738;577150,69777;573673,59582;538905,25601;514568,18804;504137,12009;462415,8611;451985,5212;323343,5212;309436,12009;299006,22203;288575,28999;271191,59582;274668,175117;274668,226088;260761,232884;219039,239680;93874,246476;79967,249874;69536,263466;83444,294050" o:connectangles="0,0,0,0,0,0,0,0,0,0,0,0,0,0,0,0,0,0,0,0,0,0,0,0,0,0,0,0,0,0,0,0,0,0,0,0,0,0,0,0,0,0,0,0,0,0,0,0,0,0,0,0,0,0,0,0,0,0,0,0,0,0,0,0,0,0,0,0,0,0,0"/>
                </v:shape>
                <v:shape id="Szabadkézi sokszög 12" o:spid="_x0000_s1033" style="position:absolute;left:11369;top:30936;width:2468;height:3908;visibility:visible;mso-wrap-style:square;v-text-anchor:middle" coordsize="246853,3998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CJMb0A&#10;AADbAAAADwAAAGRycy9kb3ducmV2LnhtbERPy6rCMBDdC/5DGOFuRFNdiFSjqCjc5fXxAUMztsVm&#10;Upux1r+/EQR3czjPWa47V6mWmlB6NjAZJ6CIM29Lzg1czofRHFQQZIuVZzLwogDrVb+3xNT6Jx+p&#10;PUmuYgiHFA0UInWqdcgKchjGviaO3NU3DiXCJte2wWcMd5WeJslMOyw5NhRY066g7HZ6OAN6qNvk&#10;zmFL82te3dHL33YvxvwMus0ClFAnX/HH/Wvj/Cm8f4kH6NU/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OCJMb0AAADbAAAADwAAAAAAAAAAAAAAAACYAgAAZHJzL2Rvd25yZXYu&#10;eG1sUEsFBgAAAAAEAAQA9QAAAIIDAAAAAA==&#10;" path="m90397,13908c84602,23759,75257,46948,66059,62583v-2493,4238,-7283,6653,-10431,10430c52953,76223,50748,79816,48675,83444v-2571,4500,-3636,9925,-6954,13907c39046,100561,34768,101987,31291,104305v-2318,3477,-5085,6693,-6954,10430c22698,118013,22640,121961,20860,125165,16801,132471,6953,146026,6953,146026v-1159,5795,-2044,11651,-3477,17384c2587,166966,,170176,,173841v,30309,1907,49579,6953,76489c9131,261946,8622,274527,13907,285098v10231,20465,5313,8990,13907,34769l31291,330297v1159,3477,1444,7381,3477,10430c37086,344204,40024,347339,41721,351158v2977,6698,2888,14762,6954,20861c50993,375496,53759,378712,55628,382449v1639,3278,1188,7568,3477,10430c61716,396142,66059,397515,69536,399833v13907,-1159,27874,-1746,41721,-3477c115999,395763,120891,395016,125165,392879v5938,-2969,19909,-15167,24337,-20860c154633,365422,157500,357067,163409,351158v13386,-13386,6340,-7704,20861,-17384c204197,303883,180308,341699,194701,312913v1869,-3737,5256,-6612,6953,-10430c204631,295785,206290,288576,208608,281622v1159,-3477,1278,-7499,3477,-10431l222515,257284v1159,-3477,1697,-7226,3477,-10430c230051,239548,237256,233921,239899,225993r6954,-20861c245694,178476,245792,151736,243376,125165,241458,104072,238374,96255,232946,79967v-1159,-9272,-1018,-18800,-3477,-27815c228369,48121,223716,45724,222515,41722v-2355,-7849,923,-17424,-3477,-24338c211207,5077,196562,3073,184270,,156456,1159,128495,403,100827,3477v-4153,461,-4635,580,-10430,10431xe" filled="f" strokecolor="#f2f2f2" strokeweight=".5pt">
                  <v:stroke dashstyle="dash" joinstyle="miter"/>
                  <v:path arrowok="t" o:connecttype="custom" o:connectlocs="90397,13593;66059,61166;55628,71360;48675,81555;41721,95147;31291,101943;24337,112137;20860,122331;6953,142720;3476,159710;0,169905;6953,244662;13907,278643;27814,312625;31291,322818;34768,333012;41721,343207;48675,363596;55628,373790;59105,383983;69536,390780;111257,387382;125165,383983;149502,363596;163409,343207;184270,326217;194701,305828;201654,295634;208608,275246;212085,265051;222515,251459;225992,241265;239899,220876;246853,200487;243376,122331;232946,78156;229469,50971;222515,40777;219038,16990;184270,0;100827,3398;90397,13593" o:connectangles="0,0,0,0,0,0,0,0,0,0,0,0,0,0,0,0,0,0,0,0,0,0,0,0,0,0,0,0,0,0,0,0,0,0,0,0,0,0,0,0,0,0"/>
                </v:shape>
                <v:shape id="Szabadkézi sokszög 13" o:spid="_x0000_s1034" style="position:absolute;left:13733;top:32225;width:2886;height:4003;visibility:visible;mso-wrap-style:square;v-text-anchor:middle" coordsize="288575,409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FrZbwA&#10;AADbAAAADwAAAGRycy9kb3ducmV2LnhtbERPSwrCMBDdC94hjOBGbKqCSDWKCIJLf7gemrGtNpPa&#10;xFpvbwTB3Tzedxar1pSiodoVlhWMohgEcWp1wZmC82k7nIFwHlljaZkUvMnBatntLDDR9sUHao4+&#10;EyGEXYIKcu+rREqX5mTQRbYiDtzV1gZ9gHUmdY2vEG5KOY7jqTRYcGjIsaJNTun9+DQKDvTY2Vur&#10;1yPavLeXZrC3A7lXqt9r13MQnlr/F//cOx3mT+D7SzhALj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dEWtlvAAAANsAAAAPAAAAAAAAAAAAAAAAAJgCAABkcnMvZG93bnJldi54&#10;bWxQSwUGAAAAAAQABAD1AAAAgQMAAAAA&#10;" path="m125165,c106037,23911,115375,11208,97351,38245l90397,48676v-2318,6953,-2887,14762,-6953,20860c78808,76490,72180,82469,69537,90397v-8275,24825,-2888,14762,-13908,31291c54470,125165,54442,129257,52152,132119v-2610,3263,-7475,3998,-10430,6953c38767,142027,37086,146026,34768,149503v-1159,3477,-2512,6894,-3476,10430c28777,169153,27360,178681,24338,187748v-1159,3477,-1838,7152,-3477,10430c10704,218492,16257,198651,10431,219039v-1313,4594,-2104,9330,-3477,13907c4848,239967,,253807,,253807v1159,34768,1372,69580,3477,104304c4089,368208,17480,384332,20861,389403v2318,3477,2796,10014,6954,10430l62583,403310v26955,8986,18611,7639,69536,c137812,402456,149983,388923,152980,385926v1113,-4450,4461,-19354,6953,-24338c161802,357851,164569,354635,166887,351158v1159,-3477,1227,-7538,3477,-10431c186781,319619,184517,322101,201655,316390r20861,-13908l232946,295529r13908,-20861l253807,264237v1159,-6953,1451,-14108,3477,-20860c258773,238412,262874,234470,264238,229469v2156,-7906,1869,-16301,3476,-24337c268433,201538,270367,198272,271191,194701v2658,-11516,4087,-23302,6954,-34768c279304,155297,280836,150739,281622,146026v6554,-39319,-505,-15863,6953,-38245c287416,90397,286676,72980,285099,55629v-742,-8161,-535,-16689,-3477,-24338c276983,19230,270686,7878,257284,6954,227201,4879,197019,4636,166887,3477,163410,2318,160122,,156457,,141346,,126369,3477,125165,xe" filled="f" strokecolor="#f2f2f2" strokeweight=".5pt">
                  <v:stroke dashstyle="dash" joinstyle="miter"/>
                  <v:path arrowok="t" o:connecttype="custom" o:connectlocs="125165,0;97351,37379;90397,47574;83444,67962;69537,88350;55629,118933;52152,129128;41722,135923;34768,146118;31292,156312;24338,183497;20861,193691;10431,214080;6954,227672;0,248060;3477,350003;20861,380586;27815,390780;62583,394178;132119,394178;152980,377188;159933,353401;166887,343207;170364,333012;201655,309226;222516,295633;232946,288838;246854,268449;253807,258254;257284,237867;264238,224273;267714,200487;271191,190293;278145,156312;281622,142720;288575,105341;285099,54369;281622,30583;257284,6797;166887,3398;156457,0;125165,0" o:connectangles="0,0,0,0,0,0,0,0,0,0,0,0,0,0,0,0,0,0,0,0,0,0,0,0,0,0,0,0,0,0,0,0,0,0,0,0,0,0,0,0,0,0"/>
                </v:shape>
                <v:shape id="Szabadkézi sokszög 14" o:spid="_x0000_s1035" style="position:absolute;left:11299;top:26886;width:2156;height:1665;visibility:visible;mso-wrap-style:square;v-text-anchor:middle" coordsize="215562,1703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GAU8MA&#10;AADbAAAADwAAAGRycy9kb3ducmV2LnhtbERPS2sCMRC+C/6HMIXeanbtg2VrFG0RvIiPltLjuJlu&#10;FjeTZRM1/femUPA2H99zJrNoW3Gm3jeOFeSjDARx5XTDtYLPj+VDAcIHZI2tY1LwSx5m0+FggqV2&#10;F97ReR9qkULYl6jAhNCVUvrKkEU/ch1x4n5cbzEk2NdS93hJ4baV4yx7kRYbTg0GO3ozVB33J6vg&#10;6zBeHx6/TZGf3p+3mzzGYhMWSt3fxfkriEAx3MT/7pVO85/g75d0gJx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GAU8MAAADbAAAADwAAAAAAAAAAAAAAAACYAgAAZHJzL2Rv&#10;d25yZXYueG1sUEsFBgAAAAAEAAQA9QAAAIgDAAAAAA==&#10;" path="m62582,149502v-6954,-4636,-295,-10577,-27814,-24337c27293,121427,13907,111257,13907,111257,11589,107780,8651,104645,6954,100827,3977,94129,,79966,,79966,1159,66059,1633,52078,3477,38245,3961,34612,5315,31092,6954,27814,10663,20396,15993,13212,24338,10430,31025,8201,38317,8482,45198,6953,48776,6158,51982,3842,55629,3477,75267,1513,95033,1159,114735,v13907,1159,27888,1633,41721,3477c166853,4863,168396,8809,177317,13907v4500,2572,9271,4636,13907,6954c197084,29651,199599,31440,201655,41721v1607,8036,1122,16489,3477,24338c206333,70061,210216,72752,212085,76489v1639,3278,2318,6954,3477,10431c208994,152592,221419,102471,201655,132118v-2033,3050,-615,8141,-3477,10431c194447,145534,188907,144867,184271,146026v-3477,3477,-6550,7411,-10431,10430c167243,161587,152979,170363,152979,170363v-12748,-1159,-25572,-1667,-38244,-3477c97291,164394,110830,162815,93874,156456v-5533,-2075,-11651,-2044,-17384,-3477c61117,149135,69536,154138,62582,149502xe" filled="f" strokecolor="#f2f2f2" strokeweight=".5pt">
                  <v:stroke dashstyle="dash" joinstyle="miter"/>
                  <v:path arrowok="t" o:connecttype="custom" o:connectlocs="62582,146117;34768,122331;13907,108738;6954,98544;0,78156;3477,37379;6954,27184;24338,10194;45198,6796;55629,3398;114735,0;156456,3398;177317,13592;191224,20389;201655,40776;205132,64563;212085,74757;215562,84952;201655,129127;198178,139322;184271,142720;173840,152914;152979,166506;114735,163108;93874,152914;76490,149516;62582,146117" o:connectangles="0,0,0,0,0,0,0,0,0,0,0,0,0,0,0,0,0,0,0,0,0,0,0,0,0,0,0"/>
                </v:shape>
                <w10:wrap anchorx="margin"/>
              </v:group>
            </w:pict>
          </mc:Fallback>
        </mc:AlternateContent>
      </w:r>
      <w:r w:rsidR="00683835" w:rsidRPr="00E20F99">
        <w:rPr>
          <w:rFonts w:ascii="Times New Roman" w:hAnsi="Times New Roman" w:cs="Times New Roman"/>
          <w:b/>
          <w:sz w:val="32"/>
          <w:lang w:val="en-GB"/>
        </w:rPr>
        <w:t xml:space="preserve">Supplement Figure </w:t>
      </w:r>
      <w:r w:rsidR="00683835" w:rsidRPr="00E20F99">
        <w:rPr>
          <w:rFonts w:ascii="Times New Roman" w:hAnsi="Times New Roman" w:cs="Times New Roman"/>
          <w:noProof/>
          <w:lang w:val="hu-HU" w:eastAsia="hu-HU"/>
        </w:rPr>
        <mc:AlternateContent>
          <mc:Choice Requires="wps">
            <w:drawing>
              <wp:anchor distT="0" distB="0" distL="114300" distR="114300" simplePos="0" relativeHeight="251699200" behindDoc="0" locked="0" layoutInCell="1" allowOverlap="1" wp14:anchorId="5369D5C3" wp14:editId="1E3A7062">
                <wp:simplePos x="0" y="0"/>
                <wp:positionH relativeFrom="column">
                  <wp:posOffset>-343535</wp:posOffset>
                </wp:positionH>
                <wp:positionV relativeFrom="paragraph">
                  <wp:posOffset>14404975</wp:posOffset>
                </wp:positionV>
                <wp:extent cx="6298565" cy="2184400"/>
                <wp:effectExtent l="0" t="0" r="0" b="0"/>
                <wp:wrapNone/>
                <wp:docPr id="1" name="Szövegdoboz 10"/>
                <wp:cNvGraphicFramePr/>
                <a:graphic xmlns:a="http://schemas.openxmlformats.org/drawingml/2006/main">
                  <a:graphicData uri="http://schemas.microsoft.com/office/word/2010/wordprocessingShape">
                    <wps:wsp>
                      <wps:cNvSpPr txBox="1"/>
                      <wps:spPr>
                        <a:xfrm>
                          <a:off x="0" y="0"/>
                          <a:ext cx="6298565" cy="2184400"/>
                        </a:xfrm>
                        <a:prstGeom prst="rect">
                          <a:avLst/>
                        </a:prstGeom>
                        <a:noFill/>
                      </wps:spPr>
                      <wps:txbx>
                        <w:txbxContent>
                          <w:p w14:paraId="6621D34A" w14:textId="77777777" w:rsidR="00683835" w:rsidRDefault="00683835" w:rsidP="00683835">
                            <w:pPr>
                              <w:pStyle w:val="NormlWeb"/>
                              <w:spacing w:before="0" w:beforeAutospacing="0" w:after="0" w:afterAutospacing="0" w:line="360" w:lineRule="auto"/>
                              <w:jc w:val="both"/>
                            </w:pPr>
                            <w:r>
                              <w:rPr>
                                <w:rFonts w:asciiTheme="minorHAnsi" w:hAnsi="Calibri" w:cstheme="minorBidi"/>
                                <w:color w:val="000000" w:themeColor="text1"/>
                                <w:kern w:val="24"/>
                                <w:sz w:val="36"/>
                                <w:szCs w:val="36"/>
                                <w:lang w:val="en-US"/>
                              </w:rPr>
                              <w:t xml:space="preserve">CD163 positive macrophages </w:t>
                            </w:r>
                            <w:r>
                              <w:rPr>
                                <w:rFonts w:asciiTheme="minorHAnsi" w:hAnsi="Calibri" w:cstheme="minorBidi"/>
                                <w:color w:val="000000" w:themeColor="text1"/>
                                <w:kern w:val="24"/>
                                <w:sz w:val="36"/>
                                <w:szCs w:val="36"/>
                              </w:rPr>
                              <w:t xml:space="preserve">accumulate </w:t>
                            </w:r>
                            <w:r>
                              <w:rPr>
                                <w:rFonts w:asciiTheme="minorHAnsi" w:hAnsi="Calibri" w:cstheme="minorBidi"/>
                                <w:color w:val="000000" w:themeColor="text1"/>
                                <w:kern w:val="24"/>
                                <w:sz w:val="36"/>
                                <w:szCs w:val="36"/>
                                <w:lang w:val="en-US"/>
                              </w:rPr>
                              <w:t>in the vicinity of the sebaceous glands</w:t>
                            </w:r>
                            <w:r>
                              <w:rPr>
                                <w:rFonts w:asciiTheme="minorHAnsi" w:hAnsi="Calibri" w:cstheme="minorBidi"/>
                                <w:color w:val="000000" w:themeColor="text1"/>
                                <w:kern w:val="24"/>
                                <w:sz w:val="36"/>
                                <w:szCs w:val="36"/>
                              </w:rPr>
                              <w:t xml:space="preserve">, showing a </w:t>
                            </w:r>
                            <w:r>
                              <w:rPr>
                                <w:rFonts w:asciiTheme="minorHAnsi" w:hAnsi="Calibri" w:cstheme="minorBidi"/>
                                <w:color w:val="000000" w:themeColor="text1"/>
                                <w:kern w:val="24"/>
                                <w:sz w:val="36"/>
                                <w:szCs w:val="36"/>
                                <w:lang w:val="en-US"/>
                              </w:rPr>
                              <w:t>characteristic distribution, by lining up almost exclusively parallel with the basal cell layers</w:t>
                            </w:r>
                            <w:r>
                              <w:rPr>
                                <w:rFonts w:asciiTheme="minorHAnsi" w:hAnsi="Calibri" w:cstheme="minorBidi"/>
                                <w:color w:val="000000" w:themeColor="text1"/>
                                <w:kern w:val="24"/>
                                <w:sz w:val="36"/>
                                <w:szCs w:val="36"/>
                              </w:rPr>
                              <w:t xml:space="preserve">. Magnification 100x. Digital </w:t>
                            </w:r>
                            <w:r>
                              <w:rPr>
                                <w:rFonts w:asciiTheme="minorHAnsi" w:hAnsi="Calibri" w:cstheme="minorBidi"/>
                                <w:color w:val="000000" w:themeColor="text1"/>
                                <w:kern w:val="24"/>
                                <w:sz w:val="36"/>
                                <w:szCs w:val="36"/>
                                <w:lang w:val="en-AU"/>
                              </w:rPr>
                              <w:t>magnification</w:t>
                            </w:r>
                            <w:r>
                              <w:rPr>
                                <w:rFonts w:asciiTheme="minorHAnsi" w:hAnsi="Calibri" w:cstheme="minorBidi"/>
                                <w:color w:val="000000" w:themeColor="text1"/>
                                <w:kern w:val="24"/>
                                <w:sz w:val="36"/>
                                <w:szCs w:val="36"/>
                              </w:rPr>
                              <w:t xml:space="preserve"> of the </w:t>
                            </w:r>
                            <w:r>
                              <w:rPr>
                                <w:rFonts w:asciiTheme="minorHAnsi" w:hAnsi="Calibri" w:cstheme="minorBidi"/>
                                <w:color w:val="000000" w:themeColor="text1"/>
                                <w:kern w:val="24"/>
                                <w:sz w:val="36"/>
                                <w:szCs w:val="36"/>
                                <w:lang w:val="en-AU"/>
                              </w:rPr>
                              <w:t>para</w:t>
                            </w:r>
                            <w:r>
                              <w:rPr>
                                <w:rFonts w:asciiTheme="minorHAnsi" w:hAnsi="Calibri" w:cstheme="minorBidi"/>
                                <w:color w:val="000000" w:themeColor="text1"/>
                                <w:kern w:val="24"/>
                                <w:sz w:val="36"/>
                                <w:szCs w:val="36"/>
                              </w:rPr>
                              <w:t>l</w:t>
                            </w:r>
                            <w:r>
                              <w:rPr>
                                <w:rFonts w:asciiTheme="minorHAnsi" w:hAnsi="Calibri" w:cstheme="minorBidi"/>
                                <w:color w:val="000000" w:themeColor="text1"/>
                                <w:kern w:val="24"/>
                                <w:sz w:val="36"/>
                                <w:szCs w:val="36"/>
                                <w:lang w:val="en-AU"/>
                              </w:rPr>
                              <w:t>l</w:t>
                            </w:r>
                            <w:r>
                              <w:rPr>
                                <w:rFonts w:asciiTheme="minorHAnsi" w:hAnsi="Calibri" w:cstheme="minorBidi"/>
                                <w:color w:val="000000" w:themeColor="text1"/>
                                <w:kern w:val="24"/>
                                <w:sz w:val="36"/>
                                <w:szCs w:val="36"/>
                              </w:rPr>
                              <w:t>ell</w:t>
                            </w:r>
                            <w:r>
                              <w:rPr>
                                <w:rFonts w:asciiTheme="minorHAnsi" w:hAnsi="Calibri" w:cstheme="minorBidi"/>
                                <w:color w:val="000000" w:themeColor="text1"/>
                                <w:kern w:val="24"/>
                                <w:sz w:val="36"/>
                                <w:szCs w:val="36"/>
                                <w:lang w:val="en-AU"/>
                              </w:rPr>
                              <w:t>y</w:t>
                            </w:r>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lined</w:t>
                            </w:r>
                            <w:r>
                              <w:rPr>
                                <w:rFonts w:asciiTheme="minorHAnsi" w:hAnsi="Calibri" w:cstheme="minorBidi"/>
                                <w:color w:val="000000" w:themeColor="text1"/>
                                <w:kern w:val="24"/>
                                <w:sz w:val="36"/>
                                <w:szCs w:val="36"/>
                              </w:rPr>
                              <w:t xml:space="preserve"> up </w:t>
                            </w:r>
                            <w:r>
                              <w:rPr>
                                <w:rFonts w:asciiTheme="minorHAnsi" w:hAnsi="Calibri" w:cstheme="minorBidi"/>
                                <w:color w:val="000000" w:themeColor="text1"/>
                                <w:kern w:val="24"/>
                                <w:sz w:val="36"/>
                                <w:szCs w:val="36"/>
                                <w:lang w:val="en-AU"/>
                              </w:rPr>
                              <w:t>macrophages</w:t>
                            </w:r>
                            <w:r>
                              <w:rPr>
                                <w:rFonts w:asciiTheme="minorHAnsi" w:hAnsi="Calibri" w:cstheme="minorBidi"/>
                                <w:color w:val="000000" w:themeColor="text1"/>
                                <w:kern w:val="24"/>
                                <w:sz w:val="36"/>
                                <w:szCs w:val="36"/>
                              </w:rPr>
                              <w:t xml:space="preserve"> are </w:t>
                            </w:r>
                            <w:r>
                              <w:rPr>
                                <w:rFonts w:asciiTheme="minorHAnsi" w:hAnsi="Calibri" w:cstheme="minorBidi"/>
                                <w:color w:val="000000" w:themeColor="text1"/>
                                <w:kern w:val="24"/>
                                <w:sz w:val="36"/>
                                <w:szCs w:val="36"/>
                                <w:lang w:val="en-AU"/>
                              </w:rPr>
                              <w:t>highlighted</w:t>
                            </w:r>
                            <w:r>
                              <w:rPr>
                                <w:rFonts w:asciiTheme="minorHAnsi" w:hAnsi="Calibri" w:cstheme="minorBidi"/>
                                <w:color w:val="000000" w:themeColor="text1"/>
                                <w:kern w:val="24"/>
                                <w:sz w:val="36"/>
                                <w:szCs w:val="36"/>
                              </w:rPr>
                              <w:t xml:space="preserve"> with red </w:t>
                            </w:r>
                            <w:r>
                              <w:rPr>
                                <w:rFonts w:asciiTheme="minorHAnsi" w:hAnsi="Calibri" w:cstheme="minorBidi"/>
                                <w:color w:val="000000" w:themeColor="text1"/>
                                <w:kern w:val="24"/>
                                <w:sz w:val="36"/>
                                <w:szCs w:val="36"/>
                                <w:lang w:val="en-AU"/>
                              </w:rPr>
                              <w:t>dashed</w:t>
                            </w:r>
                            <w:r>
                              <w:rPr>
                                <w:rFonts w:asciiTheme="minorHAnsi" w:hAnsi="Calibri" w:cstheme="minorBidi"/>
                                <w:color w:val="000000" w:themeColor="text1"/>
                                <w:kern w:val="24"/>
                                <w:sz w:val="36"/>
                                <w:szCs w:val="36"/>
                              </w:rPr>
                              <w:t xml:space="preserve"> lines.</w:t>
                            </w:r>
                          </w:p>
                        </w:txbxContent>
                      </wps:txbx>
                      <wps:bodyPr wrap="square" rtlCol="0">
                        <a:spAutoFit/>
                      </wps:bodyPr>
                    </wps:wsp>
                  </a:graphicData>
                </a:graphic>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69D5C3" id="Szövegdoboz 10" o:spid="_x0000_s1027" type="#_x0000_t202" style="position:absolute;margin-left:-27.05pt;margin-top:1134.25pt;width:495.95pt;height:172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" filled="f" stroked="f">
                <v:textbox style="mso-fit-shape-to-text:t">
                  <w:txbxContent>
                    <w:p w14:paraId="6621D34A" w14:textId="77777777" w:rsidR="00683835" w:rsidRDefault="00683835" w:rsidP="00683835">
                      <w:pPr>
                        <w:pStyle w:val="NormlWeb"/>
                        <w:spacing w:before="0" w:beforeAutospacing="0" w:after="0" w:afterAutospacing="0" w:line="360" w:lineRule="auto"/>
                        <w:jc w:val="both"/>
                      </w:pPr>
                      <w:proofErr w:type="spellStart"/>
                      <w:r>
                        <w:rPr>
                          <w:rFonts w:asciiTheme="minorHAnsi" w:hAnsi="Calibri" w:cstheme="minorBidi"/>
                          <w:color w:val="000000" w:themeColor="text1"/>
                          <w:kern w:val="24"/>
                          <w:sz w:val="36"/>
                          <w:szCs w:val="36"/>
                          <w:lang w:val="en-US"/>
                        </w:rPr>
                        <w:t>CD163</w:t>
                      </w:r>
                      <w:proofErr w:type="spellEnd"/>
                      <w:r>
                        <w:rPr>
                          <w:rFonts w:asciiTheme="minorHAnsi" w:hAnsi="Calibri" w:cstheme="minorBidi"/>
                          <w:color w:val="000000" w:themeColor="text1"/>
                          <w:kern w:val="24"/>
                          <w:sz w:val="36"/>
                          <w:szCs w:val="36"/>
                          <w:lang w:val="en-US"/>
                        </w:rPr>
                        <w:t xml:space="preserve"> positive macrophages </w:t>
                      </w:r>
                      <w:proofErr w:type="spellStart"/>
                      <w:r>
                        <w:rPr>
                          <w:rFonts w:asciiTheme="minorHAnsi" w:hAnsi="Calibri" w:cstheme="minorBidi"/>
                          <w:color w:val="000000" w:themeColor="text1"/>
                          <w:kern w:val="24"/>
                          <w:sz w:val="36"/>
                          <w:szCs w:val="36"/>
                        </w:rPr>
                        <w:t>accumulate</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US"/>
                        </w:rPr>
                        <w:t>in the vicinity of the sebaceous glands</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showing</w:t>
                      </w:r>
                      <w:proofErr w:type="spellEnd"/>
                      <w:r>
                        <w:rPr>
                          <w:rFonts w:asciiTheme="minorHAnsi" w:hAnsi="Calibri" w:cstheme="minorBidi"/>
                          <w:color w:val="000000" w:themeColor="text1"/>
                          <w:kern w:val="24"/>
                          <w:sz w:val="36"/>
                          <w:szCs w:val="36"/>
                        </w:rPr>
                        <w:t xml:space="preserve"> a </w:t>
                      </w:r>
                      <w:r>
                        <w:rPr>
                          <w:rFonts w:asciiTheme="minorHAnsi" w:hAnsi="Calibri" w:cstheme="minorBidi"/>
                          <w:color w:val="000000" w:themeColor="text1"/>
                          <w:kern w:val="24"/>
                          <w:sz w:val="36"/>
                          <w:szCs w:val="36"/>
                          <w:lang w:val="en-US"/>
                        </w:rPr>
                        <w:t>characteristic distribution, by lining up almost exclusively parallel with the basal cell layers</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Magnification</w:t>
                      </w:r>
                      <w:proofErr w:type="spellEnd"/>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100x</w:t>
                      </w:r>
                      <w:proofErr w:type="spellEnd"/>
                      <w:r>
                        <w:rPr>
                          <w:rFonts w:asciiTheme="minorHAnsi" w:hAnsi="Calibri" w:cstheme="minorBidi"/>
                          <w:color w:val="000000" w:themeColor="text1"/>
                          <w:kern w:val="24"/>
                          <w:sz w:val="36"/>
                          <w:szCs w:val="36"/>
                        </w:rPr>
                        <w:t xml:space="preserve">. Digital </w:t>
                      </w:r>
                      <w:r>
                        <w:rPr>
                          <w:rFonts w:asciiTheme="minorHAnsi" w:hAnsi="Calibri" w:cstheme="minorBidi"/>
                          <w:color w:val="000000" w:themeColor="text1"/>
                          <w:kern w:val="24"/>
                          <w:sz w:val="36"/>
                          <w:szCs w:val="36"/>
                          <w:lang w:val="en-AU"/>
                        </w:rPr>
                        <w:t>magnification</w:t>
                      </w:r>
                      <w:r>
                        <w:rPr>
                          <w:rFonts w:asciiTheme="minorHAnsi" w:hAnsi="Calibri" w:cstheme="minorBidi"/>
                          <w:color w:val="000000" w:themeColor="text1"/>
                          <w:kern w:val="24"/>
                          <w:sz w:val="36"/>
                          <w:szCs w:val="36"/>
                        </w:rPr>
                        <w:t xml:space="preserve"> of </w:t>
                      </w:r>
                      <w:proofErr w:type="spellStart"/>
                      <w:r>
                        <w:rPr>
                          <w:rFonts w:asciiTheme="minorHAnsi" w:hAnsi="Calibri" w:cstheme="minorBidi"/>
                          <w:color w:val="000000" w:themeColor="text1"/>
                          <w:kern w:val="24"/>
                          <w:sz w:val="36"/>
                          <w:szCs w:val="36"/>
                        </w:rPr>
                        <w:t>the</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para</w:t>
                      </w:r>
                      <w:r>
                        <w:rPr>
                          <w:rFonts w:asciiTheme="minorHAnsi" w:hAnsi="Calibri" w:cstheme="minorBidi"/>
                          <w:color w:val="000000" w:themeColor="text1"/>
                          <w:kern w:val="24"/>
                          <w:sz w:val="36"/>
                          <w:szCs w:val="36"/>
                        </w:rPr>
                        <w:t>l</w:t>
                      </w:r>
                      <w:r>
                        <w:rPr>
                          <w:rFonts w:asciiTheme="minorHAnsi" w:hAnsi="Calibri" w:cstheme="minorBidi"/>
                          <w:color w:val="000000" w:themeColor="text1"/>
                          <w:kern w:val="24"/>
                          <w:sz w:val="36"/>
                          <w:szCs w:val="36"/>
                          <w:lang w:val="en-AU"/>
                        </w:rPr>
                        <w:t>l</w:t>
                      </w:r>
                      <w:proofErr w:type="spellStart"/>
                      <w:r>
                        <w:rPr>
                          <w:rFonts w:asciiTheme="minorHAnsi" w:hAnsi="Calibri" w:cstheme="minorBidi"/>
                          <w:color w:val="000000" w:themeColor="text1"/>
                          <w:kern w:val="24"/>
                          <w:sz w:val="36"/>
                          <w:szCs w:val="36"/>
                        </w:rPr>
                        <w:t>ell</w:t>
                      </w:r>
                      <w:proofErr w:type="spellEnd"/>
                      <w:r>
                        <w:rPr>
                          <w:rFonts w:asciiTheme="minorHAnsi" w:hAnsi="Calibri" w:cstheme="minorBidi"/>
                          <w:color w:val="000000" w:themeColor="text1"/>
                          <w:kern w:val="24"/>
                          <w:sz w:val="36"/>
                          <w:szCs w:val="36"/>
                          <w:lang w:val="en-AU"/>
                        </w:rPr>
                        <w:t>y</w:t>
                      </w:r>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lined</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up</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macrophages</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are</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highlighted</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with</w:t>
                      </w:r>
                      <w:proofErr w:type="spellEnd"/>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red</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dashed</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lines</w:t>
                      </w:r>
                      <w:proofErr w:type="spellEnd"/>
                      <w:r>
                        <w:rPr>
                          <w:rFonts w:asciiTheme="minorHAnsi" w:hAnsi="Calibri" w:cstheme="minorBidi"/>
                          <w:color w:val="000000" w:themeColor="text1"/>
                          <w:kern w:val="24"/>
                          <w:sz w:val="36"/>
                          <w:szCs w:val="36"/>
                        </w:rPr>
                        <w:t>.</w:t>
                      </w:r>
                    </w:p>
                  </w:txbxContent>
                </v:textbox>
              </v:shape>
            </w:pict>
          </mc:Fallback>
        </mc:AlternateContent>
      </w:r>
      <w:r w:rsidR="00683835" w:rsidRPr="00E20F99">
        <w:rPr>
          <w:rFonts w:ascii="Times New Roman" w:hAnsi="Times New Roman" w:cs="Times New Roman"/>
          <w:b/>
          <w:sz w:val="32"/>
          <w:lang w:val="en-GB"/>
        </w:rPr>
        <w:t>2</w:t>
      </w:r>
    </w:p>
    <w:p w14:paraId="2A1DD82F" w14:textId="1BFDF17B" w:rsidR="00683835" w:rsidRPr="00E20F99" w:rsidRDefault="00683835" w:rsidP="00683835">
      <w:pPr>
        <w:rPr>
          <w:rFonts w:ascii="Times New Roman" w:hAnsi="Times New Roman" w:cs="Times New Roman"/>
          <w:lang w:val="en-GB"/>
        </w:rPr>
      </w:pPr>
    </w:p>
    <w:p w14:paraId="55FB569E" w14:textId="22D75E04" w:rsidR="00683835" w:rsidRPr="00E20F99" w:rsidRDefault="00683835" w:rsidP="00683835">
      <w:pPr>
        <w:rPr>
          <w:rFonts w:ascii="Times New Roman" w:hAnsi="Times New Roman" w:cs="Times New Roman"/>
          <w:lang w:val="en-GB"/>
        </w:rPr>
      </w:pPr>
    </w:p>
    <w:p w14:paraId="2636D98C" w14:textId="29C4D515" w:rsidR="00683835" w:rsidRPr="00E20F99" w:rsidRDefault="00683835" w:rsidP="00683835">
      <w:pPr>
        <w:rPr>
          <w:rFonts w:ascii="Times New Roman" w:hAnsi="Times New Roman" w:cs="Times New Roman"/>
          <w:lang w:val="en-GB"/>
        </w:rPr>
      </w:pPr>
    </w:p>
    <w:p w14:paraId="214483C9" w14:textId="6BDA7DB7" w:rsidR="00683835" w:rsidRPr="00E20F99" w:rsidRDefault="00683835" w:rsidP="00683835">
      <w:pPr>
        <w:rPr>
          <w:rFonts w:ascii="Times New Roman" w:hAnsi="Times New Roman" w:cs="Times New Roman"/>
          <w:lang w:val="en-GB"/>
        </w:rPr>
      </w:pPr>
    </w:p>
    <w:p w14:paraId="5C808B23" w14:textId="3BADB05C" w:rsidR="00683835" w:rsidRPr="00E20F99" w:rsidRDefault="00683835" w:rsidP="00683835">
      <w:pPr>
        <w:rPr>
          <w:rFonts w:ascii="Times New Roman" w:hAnsi="Times New Roman" w:cs="Times New Roman"/>
          <w:lang w:val="en-GB"/>
        </w:rPr>
      </w:pPr>
    </w:p>
    <w:p w14:paraId="4A66A4BE" w14:textId="0E2D220F" w:rsidR="00683835" w:rsidRPr="00E20F99" w:rsidRDefault="00683835" w:rsidP="00683835">
      <w:pPr>
        <w:rPr>
          <w:rFonts w:ascii="Times New Roman" w:hAnsi="Times New Roman" w:cs="Times New Roman"/>
          <w:lang w:val="en-GB"/>
        </w:rPr>
      </w:pPr>
    </w:p>
    <w:p w14:paraId="5ECADD7F" w14:textId="076D054E" w:rsidR="00683835" w:rsidRPr="00E20F99" w:rsidRDefault="00683835" w:rsidP="00683835">
      <w:pPr>
        <w:rPr>
          <w:rFonts w:ascii="Times New Roman" w:hAnsi="Times New Roman" w:cs="Times New Roman"/>
          <w:lang w:val="en-GB"/>
        </w:rPr>
      </w:pPr>
    </w:p>
    <w:p w14:paraId="27A02E20" w14:textId="69C59ADF" w:rsidR="00683835" w:rsidRPr="00E20F99" w:rsidRDefault="00683835" w:rsidP="00683835">
      <w:pPr>
        <w:rPr>
          <w:rFonts w:ascii="Times New Roman" w:hAnsi="Times New Roman" w:cs="Times New Roman"/>
          <w:lang w:val="en-GB"/>
        </w:rPr>
      </w:pPr>
    </w:p>
    <w:p w14:paraId="4716450F" w14:textId="60F0D268" w:rsidR="00683835" w:rsidRPr="00E20F99" w:rsidRDefault="00683835" w:rsidP="00683835">
      <w:pPr>
        <w:rPr>
          <w:rFonts w:ascii="Times New Roman" w:hAnsi="Times New Roman" w:cs="Times New Roman"/>
          <w:lang w:val="en-GB"/>
        </w:rPr>
      </w:pPr>
    </w:p>
    <w:p w14:paraId="3C643C92" w14:textId="42AC41CA" w:rsidR="00683835" w:rsidRPr="00E20F99" w:rsidRDefault="00683835" w:rsidP="00683835">
      <w:pPr>
        <w:rPr>
          <w:rFonts w:ascii="Times New Roman" w:hAnsi="Times New Roman" w:cs="Times New Roman"/>
          <w:lang w:val="en-GB"/>
        </w:rPr>
      </w:pPr>
    </w:p>
    <w:p w14:paraId="6C748AFF" w14:textId="2282CAC1" w:rsidR="00683835" w:rsidRPr="00E20F99" w:rsidRDefault="00683835" w:rsidP="00683835">
      <w:pPr>
        <w:rPr>
          <w:rFonts w:ascii="Times New Roman" w:hAnsi="Times New Roman" w:cs="Times New Roman"/>
          <w:lang w:val="en-GB"/>
        </w:rPr>
      </w:pPr>
    </w:p>
    <w:p w14:paraId="4E05504C" w14:textId="0492DC01" w:rsidR="00683835" w:rsidRPr="00E20F99" w:rsidRDefault="00683835" w:rsidP="00683835">
      <w:pPr>
        <w:rPr>
          <w:rFonts w:ascii="Times New Roman" w:hAnsi="Times New Roman" w:cs="Times New Roman"/>
          <w:lang w:val="en-GB"/>
        </w:rPr>
      </w:pPr>
    </w:p>
    <w:p w14:paraId="3CE65099" w14:textId="1A93B46A" w:rsidR="00683835" w:rsidRPr="00E20F99" w:rsidRDefault="00683835" w:rsidP="00683835">
      <w:pPr>
        <w:rPr>
          <w:rFonts w:ascii="Times New Roman" w:hAnsi="Times New Roman" w:cs="Times New Roman"/>
          <w:lang w:val="en-GB"/>
        </w:rPr>
      </w:pPr>
    </w:p>
    <w:p w14:paraId="6AAEC104" w14:textId="77777777" w:rsidR="00683835" w:rsidRPr="00E20F99" w:rsidRDefault="00683835" w:rsidP="00683835">
      <w:pPr>
        <w:rPr>
          <w:rFonts w:ascii="Times New Roman" w:hAnsi="Times New Roman" w:cs="Times New Roman"/>
          <w:lang w:val="en-GB"/>
        </w:rPr>
      </w:pPr>
    </w:p>
    <w:p w14:paraId="4D2FA293" w14:textId="77777777" w:rsidR="00683835" w:rsidRPr="00E20F99" w:rsidRDefault="00683835" w:rsidP="00683835">
      <w:pPr>
        <w:rPr>
          <w:rFonts w:ascii="Times New Roman" w:hAnsi="Times New Roman" w:cs="Times New Roman"/>
          <w:lang w:val="en-GB"/>
        </w:rPr>
      </w:pPr>
    </w:p>
    <w:p w14:paraId="377CBF5D" w14:textId="77777777" w:rsidR="00683835" w:rsidRPr="00E20F99" w:rsidRDefault="00683835" w:rsidP="00683835">
      <w:pPr>
        <w:rPr>
          <w:rFonts w:ascii="Times New Roman" w:hAnsi="Times New Roman" w:cs="Times New Roman"/>
          <w:lang w:val="en-GB"/>
        </w:rPr>
      </w:pPr>
    </w:p>
    <w:p w14:paraId="47C62415" w14:textId="77777777" w:rsidR="00683835" w:rsidRPr="00E20F99" w:rsidRDefault="00683835" w:rsidP="00683835">
      <w:pPr>
        <w:rPr>
          <w:rFonts w:ascii="Times New Roman" w:hAnsi="Times New Roman" w:cs="Times New Roman"/>
          <w:lang w:val="en-GB"/>
        </w:rPr>
      </w:pPr>
    </w:p>
    <w:p w14:paraId="1763168B" w14:textId="77777777" w:rsidR="00683835" w:rsidRPr="00E20F99" w:rsidRDefault="00683835" w:rsidP="00683835">
      <w:pPr>
        <w:rPr>
          <w:rFonts w:ascii="Times New Roman" w:hAnsi="Times New Roman" w:cs="Times New Roman"/>
          <w:lang w:val="en-GB"/>
        </w:rPr>
      </w:pPr>
    </w:p>
    <w:p w14:paraId="4F648EF6" w14:textId="77777777" w:rsidR="00683835" w:rsidRPr="00E20F99" w:rsidRDefault="00683835" w:rsidP="00683835">
      <w:pPr>
        <w:rPr>
          <w:rFonts w:ascii="Times New Roman" w:hAnsi="Times New Roman" w:cs="Times New Roman"/>
          <w:lang w:val="en-GB"/>
        </w:rPr>
      </w:pPr>
    </w:p>
    <w:p w14:paraId="5FCD639C" w14:textId="77777777" w:rsidR="00683835" w:rsidRPr="00E20F99" w:rsidRDefault="00683835" w:rsidP="00683835">
      <w:pPr>
        <w:rPr>
          <w:rFonts w:ascii="Times New Roman" w:hAnsi="Times New Roman" w:cs="Times New Roman"/>
          <w:lang w:val="en-GB"/>
        </w:rPr>
      </w:pPr>
    </w:p>
    <w:p w14:paraId="65733541" w14:textId="77777777" w:rsidR="00683835" w:rsidRPr="00E20F99" w:rsidRDefault="00683835" w:rsidP="00683835">
      <w:pPr>
        <w:rPr>
          <w:rFonts w:ascii="Times New Roman" w:hAnsi="Times New Roman" w:cs="Times New Roman"/>
          <w:lang w:val="en-GB"/>
        </w:rPr>
      </w:pPr>
    </w:p>
    <w:p w14:paraId="0FCEF9CC" w14:textId="77777777" w:rsidR="00683835" w:rsidRPr="00E20F99" w:rsidRDefault="00683835" w:rsidP="00683835">
      <w:pPr>
        <w:rPr>
          <w:rFonts w:ascii="Times New Roman" w:hAnsi="Times New Roman" w:cs="Times New Roman"/>
          <w:lang w:val="en-GB"/>
        </w:rPr>
      </w:pPr>
    </w:p>
    <w:p w14:paraId="1251D244" w14:textId="77777777" w:rsidR="00683835" w:rsidRPr="00E20F99" w:rsidRDefault="00683835" w:rsidP="00683835">
      <w:pPr>
        <w:spacing w:line="360" w:lineRule="auto"/>
        <w:jc w:val="both"/>
        <w:rPr>
          <w:rFonts w:ascii="Times New Roman" w:eastAsia="Calibri" w:hAnsi="Times New Roman" w:cs="Times New Roman"/>
          <w:b/>
          <w:lang w:val="en-GB"/>
        </w:rPr>
      </w:pPr>
      <w:r w:rsidRPr="00E20F99">
        <w:rPr>
          <w:rFonts w:ascii="Times New Roman" w:hAnsi="Times New Roman" w:cs="Times New Roman"/>
          <w:b/>
          <w:lang w:val="en-GB"/>
        </w:rPr>
        <w:t xml:space="preserve">Supplement Figure 2. </w:t>
      </w:r>
      <w:r w:rsidRPr="00E20F99">
        <w:rPr>
          <w:rFonts w:ascii="Times New Roman" w:eastAsia="Calibri" w:hAnsi="Times New Roman" w:cs="Times New Roman"/>
          <w:b/>
          <w:lang w:val="en-GB"/>
        </w:rPr>
        <w:t xml:space="preserve">Classically activated macrophages (CD163+/FXIII-) could only be detected under pathological conditions </w:t>
      </w:r>
    </w:p>
    <w:p w14:paraId="67FC354C" w14:textId="77777777" w:rsidR="00683835" w:rsidRPr="00E20F99" w:rsidRDefault="00683835" w:rsidP="00683835">
      <w:pPr>
        <w:spacing w:line="360" w:lineRule="auto"/>
        <w:jc w:val="both"/>
        <w:rPr>
          <w:rFonts w:ascii="Times New Roman" w:hAnsi="Times New Roman" w:cs="Times New Roman"/>
          <w:lang w:val="en-GB"/>
        </w:rPr>
      </w:pPr>
      <w:r w:rsidRPr="00E20F99">
        <w:rPr>
          <w:rFonts w:ascii="Times New Roman" w:eastAsia="Calibri" w:hAnsi="Times New Roman" w:cs="Times New Roman"/>
          <w:lang w:val="en-GB"/>
        </w:rPr>
        <w:t>Immunohistochemical staining of acne samples revealed that</w:t>
      </w:r>
      <w:r w:rsidRPr="00E20F99">
        <w:rPr>
          <w:rFonts w:ascii="Times New Roman" w:hAnsi="Times New Roman" w:cs="Times New Roman"/>
          <w:lang w:val="en-GB"/>
        </w:rPr>
        <w:t xml:space="preserve"> classically activated macrophages accumulate in a well-defined focus of acne lesions (white arrows). Note that dual positive CD163+/FXIII-A+ alternatively activated macrophages are also detected on the periphery of the sebaceous glands (white rhombuses). Magnification 100x and 200x.</w:t>
      </w:r>
    </w:p>
    <w:p w14:paraId="51958019" w14:textId="77777777" w:rsidR="00683835" w:rsidRPr="00E20F99" w:rsidRDefault="00683835" w:rsidP="00683835">
      <w:pPr>
        <w:spacing w:after="160" w:line="259" w:lineRule="auto"/>
        <w:rPr>
          <w:rFonts w:ascii="Times New Roman" w:hAnsi="Times New Roman" w:cs="Times New Roman"/>
          <w:b/>
          <w:sz w:val="32"/>
          <w:lang w:val="en-GB"/>
        </w:rPr>
      </w:pPr>
    </w:p>
    <w:p w14:paraId="3D996246" w14:textId="56FF8B69" w:rsidR="00683835" w:rsidRPr="00E20F99" w:rsidRDefault="00683835">
      <w:pPr>
        <w:spacing w:after="160" w:line="259" w:lineRule="auto"/>
        <w:rPr>
          <w:rFonts w:ascii="Times New Roman" w:hAnsi="Times New Roman" w:cs="Times New Roman"/>
          <w:b/>
          <w:sz w:val="32"/>
          <w:lang w:val="en-GB"/>
        </w:rPr>
      </w:pPr>
      <w:r w:rsidRPr="00E20F99">
        <w:rPr>
          <w:rFonts w:ascii="Times New Roman" w:hAnsi="Times New Roman" w:cs="Times New Roman"/>
          <w:lang w:val="en-GB"/>
        </w:rPr>
        <w:br w:type="page"/>
      </w:r>
    </w:p>
    <w:p w14:paraId="0B3AB441" w14:textId="5042FA1E" w:rsidR="00880AFC" w:rsidRPr="00E20F99" w:rsidRDefault="0024468A">
      <w:pPr>
        <w:spacing w:after="160" w:line="259" w:lineRule="auto"/>
        <w:rPr>
          <w:rFonts w:ascii="Times New Roman" w:hAnsi="Times New Roman" w:cs="Times New Roman"/>
          <w:lang w:val="en-GB"/>
        </w:rPr>
      </w:pPr>
      <w:r w:rsidRPr="00E20F99">
        <w:rPr>
          <w:rFonts w:ascii="Times New Roman" w:hAnsi="Times New Roman" w:cs="Times New Roman"/>
          <w:b/>
          <w:noProof/>
          <w:sz w:val="28"/>
          <w:lang w:val="hu-HU" w:eastAsia="hu-HU"/>
        </w:rPr>
        <w:lastRenderedPageBreak/>
        <w:drawing>
          <wp:anchor distT="0" distB="0" distL="114300" distR="114300" simplePos="0" relativeHeight="251656191" behindDoc="1" locked="0" layoutInCell="1" allowOverlap="1" wp14:anchorId="69E62034" wp14:editId="2CF0CD86">
            <wp:simplePos x="0" y="0"/>
            <wp:positionH relativeFrom="margin">
              <wp:posOffset>-350520</wp:posOffset>
            </wp:positionH>
            <wp:positionV relativeFrom="paragraph">
              <wp:posOffset>-547370</wp:posOffset>
            </wp:positionV>
            <wp:extent cx="6393180" cy="8905875"/>
            <wp:effectExtent l="0" t="0" r="7620" b="9525"/>
            <wp:wrapNone/>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0000"/>
                              </a14:imgEffect>
                            </a14:imgLayer>
                          </a14:imgProps>
                        </a:ext>
                        <a:ext uri="{28A0092B-C50C-407E-A947-70E740481C1C}">
                          <a14:useLocalDpi xmlns:a14="http://schemas.microsoft.com/office/drawing/2010/main" val="0"/>
                        </a:ext>
                      </a:extLst>
                    </a:blip>
                    <a:srcRect/>
                    <a:stretch>
                      <a:fillRect/>
                    </a:stretch>
                  </pic:blipFill>
                  <pic:spPr bwMode="auto">
                    <a:xfrm>
                      <a:off x="0" y="0"/>
                      <a:ext cx="6393180" cy="8905875"/>
                    </a:xfrm>
                    <a:prstGeom prst="rect">
                      <a:avLst/>
                    </a:prstGeom>
                    <a:noFill/>
                  </pic:spPr>
                </pic:pic>
              </a:graphicData>
            </a:graphic>
            <wp14:sizeRelH relativeFrom="page">
              <wp14:pctWidth>0</wp14:pctWidth>
            </wp14:sizeRelH>
            <wp14:sizeRelV relativeFrom="page">
              <wp14:pctHeight>0</wp14:pctHeight>
            </wp14:sizeRelV>
          </wp:anchor>
        </w:drawing>
      </w:r>
      <w:r w:rsidRPr="00E20F99">
        <w:rPr>
          <w:rFonts w:ascii="Times New Roman" w:hAnsi="Times New Roman" w:cs="Times New Roman"/>
          <w:b/>
          <w:noProof/>
          <w:sz w:val="28"/>
          <w:lang w:val="hu-HU" w:eastAsia="hu-HU"/>
        </w:rPr>
        <mc:AlternateContent>
          <mc:Choice Requires="wps">
            <w:drawing>
              <wp:anchor distT="45720" distB="45720" distL="114300" distR="114300" simplePos="0" relativeHeight="251655166" behindDoc="0" locked="0" layoutInCell="1" allowOverlap="1" wp14:anchorId="3EAC5BD1" wp14:editId="34823B73">
                <wp:simplePos x="0" y="0"/>
                <wp:positionH relativeFrom="page">
                  <wp:posOffset>485775</wp:posOffset>
                </wp:positionH>
                <wp:positionV relativeFrom="paragraph">
                  <wp:posOffset>-821690</wp:posOffset>
                </wp:positionV>
                <wp:extent cx="2299970" cy="304800"/>
                <wp:effectExtent l="0" t="0" r="2540" b="0"/>
                <wp:wrapNone/>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970" cy="304800"/>
                        </a:xfrm>
                        <a:prstGeom prst="rect">
                          <a:avLst/>
                        </a:prstGeom>
                        <a:solidFill>
                          <a:srgbClr val="FFFFFF"/>
                        </a:solidFill>
                        <a:ln w="9525">
                          <a:noFill/>
                          <a:miter lim="800000"/>
                          <a:headEnd/>
                          <a:tailEnd/>
                        </a:ln>
                      </wps:spPr>
                      <wps:txbx>
                        <w:txbxContent>
                          <w:p w14:paraId="4C1E3D57" w14:textId="7CBF98DD" w:rsidR="006D0DC1" w:rsidRPr="00C710E8" w:rsidRDefault="00192EB0">
                            <w:pPr>
                              <w:rPr>
                                <w:rFonts w:ascii="Times New Roman" w:hAnsi="Times New Roman" w:cs="Times New Roman"/>
                                <w:b/>
                                <w:sz w:val="28"/>
                              </w:rPr>
                            </w:pPr>
                            <w:r>
                              <w:rPr>
                                <w:rFonts w:ascii="Times New Roman" w:hAnsi="Times New Roman" w:cs="Times New Roman"/>
                                <w:b/>
                                <w:sz w:val="32"/>
                              </w:rPr>
                              <w:t>Supplement Figure 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AC5BD1" id="_x0000_s1028" type="#_x0000_t202" style="position:absolute;margin-left:38.25pt;margin-top:-64.7pt;width:181.1pt;height:24pt;z-index:251655166;visibility:visible;mso-wrap-style:square;mso-width-percent:400;mso-height-percent:200;mso-wrap-distance-left:9pt;mso-wrap-distance-top:3.6pt;mso-wrap-distance-right:9pt;mso-wrap-distance-bottom:3.6pt;mso-position-horizontal:absolute;mso-position-horizontal-relative:page;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" stroked="f">
                <v:textbox style="mso-fit-shape-to-text:t">
                  <w:txbxContent>
                    <w:p w14:paraId="4C1E3D57" w14:textId="7CBF98DD" w:rsidR="006D0DC1" w:rsidRPr="00C710E8" w:rsidRDefault="00192EB0">
                      <w:pPr>
                        <w:rPr>
                          <w:rFonts w:ascii="Times New Roman" w:hAnsi="Times New Roman" w:cs="Times New Roman"/>
                          <w:b/>
                          <w:sz w:val="28"/>
                        </w:rPr>
                      </w:pPr>
                      <w:r>
                        <w:rPr>
                          <w:rFonts w:ascii="Times New Roman" w:hAnsi="Times New Roman" w:cs="Times New Roman"/>
                          <w:b/>
                          <w:sz w:val="32"/>
                        </w:rPr>
                        <w:t>Supplement Figure 3</w:t>
                      </w:r>
                    </w:p>
                  </w:txbxContent>
                </v:textbox>
                <w10:wrap anchorx="page"/>
              </v:shape>
            </w:pict>
          </mc:Fallback>
        </mc:AlternateContent>
      </w:r>
    </w:p>
    <w:p w14:paraId="49CC034B" w14:textId="6086AD72" w:rsidR="00D36C80" w:rsidRPr="00E20F99" w:rsidRDefault="00D36C80" w:rsidP="00880AFC">
      <w:pPr>
        <w:spacing w:line="360" w:lineRule="auto"/>
        <w:jc w:val="both"/>
        <w:rPr>
          <w:rFonts w:ascii="Times New Roman" w:hAnsi="Times New Roman" w:cs="Times New Roman"/>
          <w:b/>
          <w:color w:val="FFFFFF" w:themeColor="background1"/>
          <w:sz w:val="28"/>
          <w:lang w:val="en-GB"/>
        </w:rPr>
      </w:pPr>
    </w:p>
    <w:p w14:paraId="093F31B1" w14:textId="7D1ACAC1" w:rsidR="00FD3C00" w:rsidRPr="00E20F99" w:rsidRDefault="00FD3C00" w:rsidP="00BB30E4">
      <w:pPr>
        <w:rPr>
          <w:rFonts w:ascii="Times New Roman" w:hAnsi="Times New Roman" w:cs="Times New Roman"/>
          <w:b/>
          <w:color w:val="FFFFFF" w:themeColor="background1"/>
          <w:sz w:val="28"/>
          <w:lang w:val="en-GB"/>
        </w:rPr>
      </w:pPr>
    </w:p>
    <w:p w14:paraId="4874E9F5" w14:textId="541814FF" w:rsidR="008A3870" w:rsidRPr="00E20F99" w:rsidRDefault="008A3870" w:rsidP="008B41AE">
      <w:pPr>
        <w:spacing w:line="360" w:lineRule="auto"/>
        <w:jc w:val="both"/>
        <w:rPr>
          <w:rFonts w:ascii="Times New Roman" w:hAnsi="Times New Roman" w:cs="Times New Roman"/>
          <w:b/>
          <w:color w:val="FFFFFF" w:themeColor="background1"/>
          <w:sz w:val="28"/>
          <w:lang w:val="en-GB"/>
        </w:rPr>
      </w:pPr>
    </w:p>
    <w:p w14:paraId="50F94C15" w14:textId="0A095F58" w:rsidR="008A3870" w:rsidRPr="00E20F99" w:rsidRDefault="008A3870" w:rsidP="008B41AE">
      <w:pPr>
        <w:spacing w:line="360" w:lineRule="auto"/>
        <w:jc w:val="both"/>
        <w:rPr>
          <w:rFonts w:ascii="Times New Roman" w:hAnsi="Times New Roman" w:cs="Times New Roman"/>
          <w:b/>
          <w:color w:val="FFFFFF" w:themeColor="background1"/>
          <w:sz w:val="28"/>
          <w:lang w:val="en-GB"/>
        </w:rPr>
      </w:pPr>
    </w:p>
    <w:p w14:paraId="2E9D8811" w14:textId="10644276" w:rsidR="008A3870" w:rsidRPr="00E20F99" w:rsidRDefault="008A3870" w:rsidP="008B41AE">
      <w:pPr>
        <w:spacing w:line="360" w:lineRule="auto"/>
        <w:jc w:val="both"/>
        <w:rPr>
          <w:rFonts w:ascii="Times New Roman" w:hAnsi="Times New Roman" w:cs="Times New Roman"/>
          <w:b/>
          <w:color w:val="FFFFFF" w:themeColor="background1"/>
          <w:sz w:val="28"/>
          <w:lang w:val="en-GB"/>
        </w:rPr>
      </w:pPr>
    </w:p>
    <w:p w14:paraId="68AF7651" w14:textId="2A633A7E" w:rsidR="008A3870" w:rsidRPr="00E20F99" w:rsidRDefault="008A3870" w:rsidP="008B41AE">
      <w:pPr>
        <w:spacing w:line="360" w:lineRule="auto"/>
        <w:jc w:val="both"/>
        <w:rPr>
          <w:rFonts w:ascii="Times New Roman" w:hAnsi="Times New Roman" w:cs="Times New Roman"/>
          <w:b/>
          <w:color w:val="FFFFFF" w:themeColor="background1"/>
          <w:sz w:val="28"/>
          <w:lang w:val="en-GB"/>
        </w:rPr>
      </w:pPr>
    </w:p>
    <w:p w14:paraId="02294FC0" w14:textId="476523D3" w:rsidR="008A3870" w:rsidRPr="00E20F99" w:rsidRDefault="008A3870" w:rsidP="008B41AE">
      <w:pPr>
        <w:spacing w:line="360" w:lineRule="auto"/>
        <w:jc w:val="both"/>
        <w:rPr>
          <w:rFonts w:ascii="Times New Roman" w:hAnsi="Times New Roman" w:cs="Times New Roman"/>
          <w:b/>
          <w:color w:val="FFFFFF" w:themeColor="background1"/>
          <w:sz w:val="28"/>
          <w:lang w:val="en-GB"/>
        </w:rPr>
      </w:pPr>
    </w:p>
    <w:p w14:paraId="00B2A110" w14:textId="44ABA48C" w:rsidR="008A3870" w:rsidRPr="00E20F99" w:rsidRDefault="008A3870" w:rsidP="008B41AE">
      <w:pPr>
        <w:spacing w:line="360" w:lineRule="auto"/>
        <w:jc w:val="both"/>
        <w:rPr>
          <w:rFonts w:ascii="Times New Roman" w:hAnsi="Times New Roman" w:cs="Times New Roman"/>
          <w:b/>
          <w:color w:val="FFFFFF" w:themeColor="background1"/>
          <w:sz w:val="28"/>
          <w:lang w:val="en-GB"/>
        </w:rPr>
      </w:pPr>
    </w:p>
    <w:p w14:paraId="51C80BD6" w14:textId="496555F9" w:rsidR="008A3870" w:rsidRPr="00E20F99" w:rsidRDefault="008A3870" w:rsidP="008B41AE">
      <w:pPr>
        <w:spacing w:line="360" w:lineRule="auto"/>
        <w:jc w:val="both"/>
        <w:rPr>
          <w:rFonts w:ascii="Times New Roman" w:hAnsi="Times New Roman" w:cs="Times New Roman"/>
          <w:b/>
          <w:color w:val="FFFFFF" w:themeColor="background1"/>
          <w:sz w:val="28"/>
          <w:lang w:val="en-GB"/>
        </w:rPr>
      </w:pPr>
    </w:p>
    <w:p w14:paraId="4FA00E84" w14:textId="09D5C46E" w:rsidR="008A3870" w:rsidRPr="00E20F99" w:rsidRDefault="008A3870" w:rsidP="008B41AE">
      <w:pPr>
        <w:spacing w:line="360" w:lineRule="auto"/>
        <w:jc w:val="both"/>
        <w:rPr>
          <w:rFonts w:ascii="Times New Roman" w:hAnsi="Times New Roman" w:cs="Times New Roman"/>
          <w:b/>
          <w:color w:val="FFFFFF" w:themeColor="background1"/>
          <w:sz w:val="28"/>
          <w:lang w:val="en-GB"/>
        </w:rPr>
      </w:pPr>
    </w:p>
    <w:p w14:paraId="68DD6EE6" w14:textId="4A2A1EB3" w:rsidR="008A3870" w:rsidRPr="00E20F99" w:rsidRDefault="008A3870" w:rsidP="008B41AE">
      <w:pPr>
        <w:spacing w:line="360" w:lineRule="auto"/>
        <w:jc w:val="both"/>
        <w:rPr>
          <w:rFonts w:ascii="Times New Roman" w:hAnsi="Times New Roman" w:cs="Times New Roman"/>
          <w:b/>
          <w:color w:val="FFFFFF" w:themeColor="background1"/>
          <w:sz w:val="28"/>
          <w:lang w:val="en-GB"/>
        </w:rPr>
      </w:pPr>
    </w:p>
    <w:p w14:paraId="4CE88ED2" w14:textId="11D2616B" w:rsidR="008A3870" w:rsidRPr="00E20F99" w:rsidRDefault="008A3870" w:rsidP="008B41AE">
      <w:pPr>
        <w:spacing w:line="360" w:lineRule="auto"/>
        <w:jc w:val="both"/>
        <w:rPr>
          <w:rFonts w:ascii="Times New Roman" w:hAnsi="Times New Roman" w:cs="Times New Roman"/>
          <w:b/>
          <w:color w:val="FFFFFF" w:themeColor="background1"/>
          <w:sz w:val="28"/>
          <w:lang w:val="en-GB"/>
        </w:rPr>
      </w:pPr>
    </w:p>
    <w:p w14:paraId="4EF00AE1" w14:textId="5892B072" w:rsidR="008A3870" w:rsidRPr="00E20F99" w:rsidRDefault="008A3870" w:rsidP="008B41AE">
      <w:pPr>
        <w:spacing w:line="360" w:lineRule="auto"/>
        <w:jc w:val="both"/>
        <w:rPr>
          <w:rFonts w:ascii="Times New Roman" w:hAnsi="Times New Roman" w:cs="Times New Roman"/>
          <w:b/>
          <w:color w:val="FFFFFF" w:themeColor="background1"/>
          <w:sz w:val="28"/>
          <w:lang w:val="en-GB"/>
        </w:rPr>
      </w:pPr>
    </w:p>
    <w:p w14:paraId="0E87DA03" w14:textId="0C5114CF" w:rsidR="002D5EDC" w:rsidRPr="00E20F99" w:rsidRDefault="002D5EDC" w:rsidP="008B41AE">
      <w:pPr>
        <w:spacing w:line="360" w:lineRule="auto"/>
        <w:jc w:val="both"/>
        <w:rPr>
          <w:rFonts w:ascii="Times New Roman" w:hAnsi="Times New Roman" w:cs="Times New Roman"/>
          <w:b/>
          <w:color w:val="FFFFFF" w:themeColor="background1"/>
          <w:sz w:val="28"/>
          <w:lang w:val="en-GB"/>
        </w:rPr>
      </w:pPr>
    </w:p>
    <w:p w14:paraId="1D97FABB" w14:textId="30D8E157" w:rsidR="002D5EDC" w:rsidRPr="00E20F99" w:rsidRDefault="002D5EDC" w:rsidP="008B41AE">
      <w:pPr>
        <w:spacing w:line="360" w:lineRule="auto"/>
        <w:jc w:val="both"/>
        <w:rPr>
          <w:rFonts w:ascii="Times New Roman" w:hAnsi="Times New Roman" w:cs="Times New Roman"/>
          <w:b/>
          <w:color w:val="FFFFFF" w:themeColor="background1"/>
          <w:sz w:val="28"/>
          <w:lang w:val="en-GB"/>
        </w:rPr>
      </w:pPr>
    </w:p>
    <w:p w14:paraId="0B4994E9" w14:textId="5450F6F3" w:rsidR="002D5EDC" w:rsidRPr="00E20F99" w:rsidRDefault="002D5EDC" w:rsidP="008B41AE">
      <w:pPr>
        <w:spacing w:line="360" w:lineRule="auto"/>
        <w:jc w:val="both"/>
        <w:rPr>
          <w:rFonts w:ascii="Times New Roman" w:hAnsi="Times New Roman" w:cs="Times New Roman"/>
          <w:b/>
          <w:color w:val="FFFFFF" w:themeColor="background1"/>
          <w:sz w:val="28"/>
          <w:lang w:val="en-GB"/>
        </w:rPr>
      </w:pPr>
    </w:p>
    <w:p w14:paraId="411EBB98" w14:textId="1BFAEF0C" w:rsidR="002D5EDC" w:rsidRPr="00E20F99" w:rsidRDefault="002D5EDC" w:rsidP="008B41AE">
      <w:pPr>
        <w:spacing w:line="360" w:lineRule="auto"/>
        <w:jc w:val="both"/>
        <w:rPr>
          <w:rFonts w:ascii="Times New Roman" w:hAnsi="Times New Roman" w:cs="Times New Roman"/>
          <w:b/>
          <w:color w:val="FFFFFF" w:themeColor="background1"/>
          <w:sz w:val="28"/>
          <w:lang w:val="en-GB"/>
        </w:rPr>
      </w:pPr>
    </w:p>
    <w:p w14:paraId="04B15191" w14:textId="43045BB6" w:rsidR="002D5EDC" w:rsidRPr="00E20F99" w:rsidRDefault="002D5EDC" w:rsidP="008B41AE">
      <w:pPr>
        <w:spacing w:line="360" w:lineRule="auto"/>
        <w:jc w:val="both"/>
        <w:rPr>
          <w:rFonts w:ascii="Times New Roman" w:hAnsi="Times New Roman" w:cs="Times New Roman"/>
          <w:b/>
          <w:color w:val="FFFFFF" w:themeColor="background1"/>
          <w:sz w:val="28"/>
          <w:lang w:val="en-GB"/>
        </w:rPr>
      </w:pPr>
    </w:p>
    <w:p w14:paraId="193F3C85" w14:textId="6C55D839" w:rsidR="002D5EDC" w:rsidRPr="00E20F99" w:rsidRDefault="002D5EDC" w:rsidP="008B41AE">
      <w:pPr>
        <w:spacing w:line="360" w:lineRule="auto"/>
        <w:jc w:val="both"/>
        <w:rPr>
          <w:rFonts w:ascii="Times New Roman" w:hAnsi="Times New Roman" w:cs="Times New Roman"/>
          <w:b/>
          <w:color w:val="FFFFFF" w:themeColor="background1"/>
          <w:sz w:val="28"/>
          <w:lang w:val="en-GB"/>
        </w:rPr>
      </w:pPr>
    </w:p>
    <w:p w14:paraId="3454F07A" w14:textId="22CABB67" w:rsidR="002D5EDC" w:rsidRPr="00E20F99" w:rsidRDefault="002D5EDC" w:rsidP="008B41AE">
      <w:pPr>
        <w:spacing w:line="360" w:lineRule="auto"/>
        <w:jc w:val="both"/>
        <w:rPr>
          <w:rFonts w:ascii="Times New Roman" w:hAnsi="Times New Roman" w:cs="Times New Roman"/>
          <w:b/>
          <w:color w:val="FFFFFF" w:themeColor="background1"/>
          <w:sz w:val="28"/>
          <w:lang w:val="en-GB"/>
        </w:rPr>
      </w:pPr>
    </w:p>
    <w:p w14:paraId="5684273F" w14:textId="104B44D8" w:rsidR="002D5EDC" w:rsidRPr="00E20F99" w:rsidRDefault="002D5EDC" w:rsidP="008B41AE">
      <w:pPr>
        <w:spacing w:line="360" w:lineRule="auto"/>
        <w:jc w:val="both"/>
        <w:rPr>
          <w:rFonts w:ascii="Times New Roman" w:hAnsi="Times New Roman" w:cs="Times New Roman"/>
          <w:b/>
          <w:color w:val="FFFFFF" w:themeColor="background1"/>
          <w:sz w:val="28"/>
          <w:lang w:val="en-GB"/>
        </w:rPr>
      </w:pPr>
    </w:p>
    <w:p w14:paraId="329CCAF7" w14:textId="7710B9BF" w:rsidR="002D5EDC" w:rsidRPr="00E20F99" w:rsidRDefault="002D5EDC" w:rsidP="008B41AE">
      <w:pPr>
        <w:spacing w:line="360" w:lineRule="auto"/>
        <w:jc w:val="both"/>
        <w:rPr>
          <w:rFonts w:ascii="Times New Roman" w:hAnsi="Times New Roman" w:cs="Times New Roman"/>
          <w:b/>
          <w:color w:val="FFFFFF" w:themeColor="background1"/>
          <w:sz w:val="28"/>
          <w:lang w:val="en-GB"/>
        </w:rPr>
      </w:pPr>
    </w:p>
    <w:p w14:paraId="57B2DDF4" w14:textId="1CE258C2" w:rsidR="002D5EDC" w:rsidRPr="00E20F99" w:rsidRDefault="002D5EDC" w:rsidP="008B41AE">
      <w:pPr>
        <w:spacing w:line="360" w:lineRule="auto"/>
        <w:jc w:val="both"/>
        <w:rPr>
          <w:rFonts w:ascii="Times New Roman" w:hAnsi="Times New Roman" w:cs="Times New Roman"/>
          <w:b/>
          <w:color w:val="FFFFFF" w:themeColor="background1"/>
          <w:sz w:val="28"/>
          <w:lang w:val="en-GB"/>
        </w:rPr>
      </w:pPr>
    </w:p>
    <w:p w14:paraId="68E94F39" w14:textId="094BE149" w:rsidR="002D5EDC" w:rsidRPr="00E20F99" w:rsidRDefault="002D5EDC" w:rsidP="008113D7">
      <w:pPr>
        <w:jc w:val="both"/>
        <w:rPr>
          <w:rFonts w:ascii="Times New Roman" w:hAnsi="Times New Roman" w:cs="Times New Roman"/>
          <w:b/>
          <w:color w:val="FFFFFF" w:themeColor="background1"/>
          <w:sz w:val="28"/>
          <w:lang w:val="en-GB"/>
        </w:rPr>
      </w:pPr>
    </w:p>
    <w:p w14:paraId="3F0E6F9B" w14:textId="1581A7B9" w:rsidR="00177950" w:rsidRPr="00E20F99" w:rsidRDefault="00177950" w:rsidP="008113D7">
      <w:pPr>
        <w:jc w:val="both"/>
        <w:rPr>
          <w:rFonts w:ascii="Times New Roman" w:hAnsi="Times New Roman" w:cs="Times New Roman"/>
          <w:b/>
          <w:color w:val="FFFFFF" w:themeColor="background1"/>
          <w:sz w:val="28"/>
          <w:lang w:val="en-GB"/>
        </w:rPr>
      </w:pPr>
    </w:p>
    <w:p w14:paraId="2A0C0FE4" w14:textId="054A5EB8" w:rsidR="00177950" w:rsidRPr="00E20F99" w:rsidRDefault="00177950" w:rsidP="008113D7">
      <w:pPr>
        <w:jc w:val="both"/>
        <w:rPr>
          <w:rFonts w:ascii="Times New Roman" w:hAnsi="Times New Roman" w:cs="Times New Roman"/>
          <w:b/>
          <w:color w:val="FFFFFF" w:themeColor="background1"/>
          <w:sz w:val="28"/>
          <w:lang w:val="en-GB"/>
        </w:rPr>
      </w:pPr>
    </w:p>
    <w:p w14:paraId="2446B044" w14:textId="0736DDA9" w:rsidR="00C01B23" w:rsidRPr="00E20F99" w:rsidRDefault="00541264" w:rsidP="0024468A">
      <w:pPr>
        <w:spacing w:line="276" w:lineRule="auto"/>
        <w:jc w:val="both"/>
        <w:rPr>
          <w:rFonts w:ascii="Times New Roman" w:hAnsi="Times New Roman" w:cs="Times New Roman"/>
          <w:lang w:val="en-GB"/>
        </w:rPr>
      </w:pPr>
      <w:r w:rsidRPr="00E20F99">
        <w:rPr>
          <w:rFonts w:ascii="Times New Roman" w:hAnsi="Times New Roman" w:cs="Times New Roman"/>
          <w:lang w:val="en-GB"/>
        </w:rPr>
        <w:t>Flow cytometry measurements were carried out to detect CD206 an</w:t>
      </w:r>
      <w:r w:rsidR="00C146AB" w:rsidRPr="00E20F99">
        <w:rPr>
          <w:rFonts w:ascii="Times New Roman" w:hAnsi="Times New Roman" w:cs="Times New Roman"/>
          <w:lang w:val="en-GB"/>
        </w:rPr>
        <w:t xml:space="preserve">d CD209 cell surface </w:t>
      </w:r>
      <w:r w:rsidR="0024468A" w:rsidRPr="00E20F99">
        <w:rPr>
          <w:rFonts w:ascii="Times New Roman" w:hAnsi="Times New Roman" w:cs="Times New Roman"/>
          <w:lang w:val="en-GB"/>
        </w:rPr>
        <w:t xml:space="preserve">protein expression levels </w:t>
      </w:r>
      <w:r w:rsidR="00C146AB" w:rsidRPr="00E20F99">
        <w:rPr>
          <w:rFonts w:ascii="Times New Roman" w:hAnsi="Times New Roman" w:cs="Times New Roman"/>
          <w:lang w:val="en-GB"/>
        </w:rPr>
        <w:t xml:space="preserve">of </w:t>
      </w:r>
      <w:r w:rsidR="00CB35B6" w:rsidRPr="00E20F99">
        <w:rPr>
          <w:rFonts w:ascii="Times New Roman" w:hAnsi="Times New Roman" w:cs="Times New Roman"/>
          <w:i/>
          <w:lang w:val="en-GB"/>
        </w:rPr>
        <w:t>in vitro</w:t>
      </w:r>
      <w:r w:rsidR="00CB35B6" w:rsidRPr="00E20F99">
        <w:rPr>
          <w:rFonts w:ascii="Times New Roman" w:hAnsi="Times New Roman" w:cs="Times New Roman"/>
          <w:lang w:val="en-GB"/>
        </w:rPr>
        <w:t xml:space="preserve"> differentiated </w:t>
      </w:r>
      <w:r w:rsidR="00C146AB" w:rsidRPr="00E20F99">
        <w:rPr>
          <w:rFonts w:ascii="Times New Roman" w:hAnsi="Times New Roman" w:cs="Times New Roman"/>
          <w:lang w:val="en-GB"/>
        </w:rPr>
        <w:t>macrophages treated</w:t>
      </w:r>
      <w:r w:rsidR="00DE3E96" w:rsidRPr="00E20F99">
        <w:rPr>
          <w:rFonts w:ascii="Times New Roman" w:hAnsi="Times New Roman" w:cs="Times New Roman"/>
          <w:lang w:val="en-GB"/>
        </w:rPr>
        <w:t xml:space="preserve"> </w:t>
      </w:r>
      <w:r w:rsidR="00C146AB" w:rsidRPr="00E20F99">
        <w:rPr>
          <w:rFonts w:ascii="Times New Roman" w:hAnsi="Times New Roman" w:cs="Times New Roman"/>
          <w:lang w:val="en-GB"/>
        </w:rPr>
        <w:t xml:space="preserve">with increasing concentration of lipids to </w:t>
      </w:r>
      <w:r w:rsidR="00DE3E96" w:rsidRPr="00E20F99">
        <w:rPr>
          <w:rFonts w:ascii="Times New Roman" w:hAnsi="Times New Roman" w:cs="Times New Roman"/>
          <w:lang w:val="en-GB"/>
        </w:rPr>
        <w:t>determine the optimal replacement concentrations</w:t>
      </w:r>
      <w:r w:rsidRPr="00E20F99">
        <w:rPr>
          <w:rFonts w:ascii="Times New Roman" w:hAnsi="Times New Roman" w:cs="Times New Roman"/>
          <w:lang w:val="en-GB"/>
        </w:rPr>
        <w:t xml:space="preserve">. Ethanol:DMSO (1:1) </w:t>
      </w:r>
      <w:r w:rsidRPr="00E20F99">
        <w:rPr>
          <w:rFonts w:ascii="Times New Roman" w:eastAsia="Times New Roman" w:hAnsi="Times New Roman" w:cs="Times New Roman"/>
          <w:lang w:val="en-GB" w:eastAsia="hu-HU"/>
        </w:rPr>
        <w:t>was used as a vehicle control</w:t>
      </w:r>
      <w:r w:rsidR="00E20F99">
        <w:rPr>
          <w:rFonts w:ascii="Times New Roman" w:eastAsia="Times New Roman" w:hAnsi="Times New Roman" w:cs="Times New Roman"/>
          <w:lang w:val="en-GB" w:eastAsia="hu-HU"/>
        </w:rPr>
        <w:t xml:space="preserve"> (gre</w:t>
      </w:r>
      <w:r w:rsidR="001B3F04" w:rsidRPr="00E20F99">
        <w:rPr>
          <w:rFonts w:ascii="Times New Roman" w:eastAsia="Times New Roman" w:hAnsi="Times New Roman" w:cs="Times New Roman"/>
          <w:lang w:val="en-GB" w:eastAsia="hu-HU"/>
        </w:rPr>
        <w:t>y histograms)</w:t>
      </w:r>
      <w:r w:rsidRPr="00E20F99">
        <w:rPr>
          <w:rFonts w:ascii="Times New Roman" w:eastAsia="Times New Roman" w:hAnsi="Times New Roman" w:cs="Times New Roman"/>
          <w:lang w:val="en-GB" w:eastAsia="hu-HU"/>
        </w:rPr>
        <w:t xml:space="preserve">. </w:t>
      </w:r>
      <w:r w:rsidR="00AD4DB2" w:rsidRPr="00E20F99">
        <w:rPr>
          <w:rFonts w:ascii="Times New Roman" w:hAnsi="Times New Roman" w:cs="Times New Roman"/>
          <w:lang w:val="en-GB"/>
        </w:rPr>
        <w:t>One representative experiment of three performed is shown.</w:t>
      </w:r>
      <w:r w:rsidR="00EB499A" w:rsidRPr="00E20F99">
        <w:rPr>
          <w:rFonts w:ascii="Times New Roman" w:hAnsi="Times New Roman" w:cs="Times New Roman"/>
          <w:lang w:val="en-GB"/>
        </w:rPr>
        <w:t xml:space="preserve"> </w:t>
      </w:r>
      <w:r w:rsidR="00C01B23" w:rsidRPr="00E20F99">
        <w:rPr>
          <w:rFonts w:ascii="Times New Roman" w:hAnsi="Times New Roman" w:cs="Times New Roman"/>
          <w:lang w:val="en-GB"/>
        </w:rPr>
        <w:br w:type="page"/>
      </w:r>
    </w:p>
    <w:p w14:paraId="214AC994" w14:textId="1C0140E9" w:rsidR="005B296D" w:rsidRPr="00E20F99" w:rsidRDefault="009B28E0" w:rsidP="002F3731">
      <w:pPr>
        <w:outlineLvl w:val="0"/>
        <w:rPr>
          <w:rFonts w:ascii="Times New Roman" w:hAnsi="Times New Roman" w:cs="Times New Roman"/>
          <w:lang w:val="en-GB"/>
        </w:rPr>
      </w:pPr>
      <w:r w:rsidRPr="00E20F99">
        <w:rPr>
          <w:rFonts w:ascii="Times New Roman" w:hAnsi="Times New Roman" w:cs="Times New Roman"/>
          <w:b/>
          <w:sz w:val="32"/>
          <w:lang w:val="en-GB"/>
        </w:rPr>
        <w:lastRenderedPageBreak/>
        <w:t>Supplement Figure</w:t>
      </w:r>
      <w:r w:rsidR="005B296D" w:rsidRPr="00E20F99">
        <w:rPr>
          <w:rFonts w:ascii="Times New Roman" w:hAnsi="Times New Roman" w:cs="Times New Roman"/>
          <w:noProof/>
          <w:lang w:val="hu-HU" w:eastAsia="hu-HU"/>
        </w:rPr>
        <mc:AlternateContent>
          <mc:Choice Requires="wps">
            <w:drawing>
              <wp:anchor distT="0" distB="0" distL="114300" distR="114300" simplePos="0" relativeHeight="251679744" behindDoc="0" locked="0" layoutInCell="1" allowOverlap="1" wp14:anchorId="4D240928" wp14:editId="59663308">
                <wp:simplePos x="0" y="0"/>
                <wp:positionH relativeFrom="column">
                  <wp:posOffset>-343535</wp:posOffset>
                </wp:positionH>
                <wp:positionV relativeFrom="paragraph">
                  <wp:posOffset>14404975</wp:posOffset>
                </wp:positionV>
                <wp:extent cx="6298565" cy="2184400"/>
                <wp:effectExtent l="0" t="0" r="0" b="0"/>
                <wp:wrapNone/>
                <wp:docPr id="33" name="Szövegdoboz 10"/>
                <wp:cNvGraphicFramePr/>
                <a:graphic xmlns:a="http://schemas.openxmlformats.org/drawingml/2006/main">
                  <a:graphicData uri="http://schemas.microsoft.com/office/word/2010/wordprocessingShape">
                    <wps:wsp>
                      <wps:cNvSpPr txBox="1"/>
                      <wps:spPr>
                        <a:xfrm>
                          <a:off x="0" y="0"/>
                          <a:ext cx="6298565" cy="2184400"/>
                        </a:xfrm>
                        <a:prstGeom prst="rect">
                          <a:avLst/>
                        </a:prstGeom>
                        <a:noFill/>
                      </wps:spPr>
                      <wps:txbx>
                        <w:txbxContent>
                          <w:p w14:paraId="7181F2C1" w14:textId="77777777" w:rsidR="000B2D93" w:rsidRDefault="000B2D93" w:rsidP="005B296D">
                            <w:pPr>
                              <w:pStyle w:val="NormlWeb"/>
                              <w:spacing w:before="0" w:beforeAutospacing="0" w:after="0" w:afterAutospacing="0" w:line="360" w:lineRule="auto"/>
                              <w:jc w:val="both"/>
                            </w:pPr>
                            <w:r>
                              <w:rPr>
                                <w:rFonts w:asciiTheme="minorHAnsi" w:hAnsi="Calibri" w:cstheme="minorBidi"/>
                                <w:color w:val="000000" w:themeColor="text1"/>
                                <w:kern w:val="24"/>
                                <w:sz w:val="36"/>
                                <w:szCs w:val="36"/>
                                <w:lang w:val="en-US"/>
                              </w:rPr>
                              <w:t xml:space="preserve">CD163 positive macrophages </w:t>
                            </w:r>
                            <w:r>
                              <w:rPr>
                                <w:rFonts w:asciiTheme="minorHAnsi" w:hAnsi="Calibri" w:cstheme="minorBidi"/>
                                <w:color w:val="000000" w:themeColor="text1"/>
                                <w:kern w:val="24"/>
                                <w:sz w:val="36"/>
                                <w:szCs w:val="36"/>
                              </w:rPr>
                              <w:t xml:space="preserve">accumulate </w:t>
                            </w:r>
                            <w:r>
                              <w:rPr>
                                <w:rFonts w:asciiTheme="minorHAnsi" w:hAnsi="Calibri" w:cstheme="minorBidi"/>
                                <w:color w:val="000000" w:themeColor="text1"/>
                                <w:kern w:val="24"/>
                                <w:sz w:val="36"/>
                                <w:szCs w:val="36"/>
                                <w:lang w:val="en-US"/>
                              </w:rPr>
                              <w:t>in the vicinity of the sebaceous glands</w:t>
                            </w:r>
                            <w:r>
                              <w:rPr>
                                <w:rFonts w:asciiTheme="minorHAnsi" w:hAnsi="Calibri" w:cstheme="minorBidi"/>
                                <w:color w:val="000000" w:themeColor="text1"/>
                                <w:kern w:val="24"/>
                                <w:sz w:val="36"/>
                                <w:szCs w:val="36"/>
                              </w:rPr>
                              <w:t xml:space="preserve">, showing a </w:t>
                            </w:r>
                            <w:r>
                              <w:rPr>
                                <w:rFonts w:asciiTheme="minorHAnsi" w:hAnsi="Calibri" w:cstheme="minorBidi"/>
                                <w:color w:val="000000" w:themeColor="text1"/>
                                <w:kern w:val="24"/>
                                <w:sz w:val="36"/>
                                <w:szCs w:val="36"/>
                                <w:lang w:val="en-US"/>
                              </w:rPr>
                              <w:t>characteristic distribution, by lining up almost exclusively parallel with the basal cell layers</w:t>
                            </w:r>
                            <w:r>
                              <w:rPr>
                                <w:rFonts w:asciiTheme="minorHAnsi" w:hAnsi="Calibri" w:cstheme="minorBidi"/>
                                <w:color w:val="000000" w:themeColor="text1"/>
                                <w:kern w:val="24"/>
                                <w:sz w:val="36"/>
                                <w:szCs w:val="36"/>
                              </w:rPr>
                              <w:t xml:space="preserve">. Magnification 100x. Digital </w:t>
                            </w:r>
                            <w:r>
                              <w:rPr>
                                <w:rFonts w:asciiTheme="minorHAnsi" w:hAnsi="Calibri" w:cstheme="minorBidi"/>
                                <w:color w:val="000000" w:themeColor="text1"/>
                                <w:kern w:val="24"/>
                                <w:sz w:val="36"/>
                                <w:szCs w:val="36"/>
                                <w:lang w:val="en-AU"/>
                              </w:rPr>
                              <w:t>magnification</w:t>
                            </w:r>
                            <w:r>
                              <w:rPr>
                                <w:rFonts w:asciiTheme="minorHAnsi" w:hAnsi="Calibri" w:cstheme="minorBidi"/>
                                <w:color w:val="000000" w:themeColor="text1"/>
                                <w:kern w:val="24"/>
                                <w:sz w:val="36"/>
                                <w:szCs w:val="36"/>
                              </w:rPr>
                              <w:t xml:space="preserve"> of the </w:t>
                            </w:r>
                            <w:r>
                              <w:rPr>
                                <w:rFonts w:asciiTheme="minorHAnsi" w:hAnsi="Calibri" w:cstheme="minorBidi"/>
                                <w:color w:val="000000" w:themeColor="text1"/>
                                <w:kern w:val="24"/>
                                <w:sz w:val="36"/>
                                <w:szCs w:val="36"/>
                                <w:lang w:val="en-AU"/>
                              </w:rPr>
                              <w:t>para</w:t>
                            </w:r>
                            <w:r>
                              <w:rPr>
                                <w:rFonts w:asciiTheme="minorHAnsi" w:hAnsi="Calibri" w:cstheme="minorBidi"/>
                                <w:color w:val="000000" w:themeColor="text1"/>
                                <w:kern w:val="24"/>
                                <w:sz w:val="36"/>
                                <w:szCs w:val="36"/>
                              </w:rPr>
                              <w:t>l</w:t>
                            </w:r>
                            <w:r>
                              <w:rPr>
                                <w:rFonts w:asciiTheme="minorHAnsi" w:hAnsi="Calibri" w:cstheme="minorBidi"/>
                                <w:color w:val="000000" w:themeColor="text1"/>
                                <w:kern w:val="24"/>
                                <w:sz w:val="36"/>
                                <w:szCs w:val="36"/>
                                <w:lang w:val="en-AU"/>
                              </w:rPr>
                              <w:t>l</w:t>
                            </w:r>
                            <w:r>
                              <w:rPr>
                                <w:rFonts w:asciiTheme="minorHAnsi" w:hAnsi="Calibri" w:cstheme="minorBidi"/>
                                <w:color w:val="000000" w:themeColor="text1"/>
                                <w:kern w:val="24"/>
                                <w:sz w:val="36"/>
                                <w:szCs w:val="36"/>
                              </w:rPr>
                              <w:t>ell</w:t>
                            </w:r>
                            <w:r>
                              <w:rPr>
                                <w:rFonts w:asciiTheme="minorHAnsi" w:hAnsi="Calibri" w:cstheme="minorBidi"/>
                                <w:color w:val="000000" w:themeColor="text1"/>
                                <w:kern w:val="24"/>
                                <w:sz w:val="36"/>
                                <w:szCs w:val="36"/>
                                <w:lang w:val="en-AU"/>
                              </w:rPr>
                              <w:t>y</w:t>
                            </w:r>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lined</w:t>
                            </w:r>
                            <w:r>
                              <w:rPr>
                                <w:rFonts w:asciiTheme="minorHAnsi" w:hAnsi="Calibri" w:cstheme="minorBidi"/>
                                <w:color w:val="000000" w:themeColor="text1"/>
                                <w:kern w:val="24"/>
                                <w:sz w:val="36"/>
                                <w:szCs w:val="36"/>
                              </w:rPr>
                              <w:t xml:space="preserve"> up </w:t>
                            </w:r>
                            <w:r>
                              <w:rPr>
                                <w:rFonts w:asciiTheme="minorHAnsi" w:hAnsi="Calibri" w:cstheme="minorBidi"/>
                                <w:color w:val="000000" w:themeColor="text1"/>
                                <w:kern w:val="24"/>
                                <w:sz w:val="36"/>
                                <w:szCs w:val="36"/>
                                <w:lang w:val="en-AU"/>
                              </w:rPr>
                              <w:t>macrophages</w:t>
                            </w:r>
                            <w:r>
                              <w:rPr>
                                <w:rFonts w:asciiTheme="minorHAnsi" w:hAnsi="Calibri" w:cstheme="minorBidi"/>
                                <w:color w:val="000000" w:themeColor="text1"/>
                                <w:kern w:val="24"/>
                                <w:sz w:val="36"/>
                                <w:szCs w:val="36"/>
                              </w:rPr>
                              <w:t xml:space="preserve"> are </w:t>
                            </w:r>
                            <w:r>
                              <w:rPr>
                                <w:rFonts w:asciiTheme="minorHAnsi" w:hAnsi="Calibri" w:cstheme="minorBidi"/>
                                <w:color w:val="000000" w:themeColor="text1"/>
                                <w:kern w:val="24"/>
                                <w:sz w:val="36"/>
                                <w:szCs w:val="36"/>
                                <w:lang w:val="en-AU"/>
                              </w:rPr>
                              <w:t>highlighted</w:t>
                            </w:r>
                            <w:r>
                              <w:rPr>
                                <w:rFonts w:asciiTheme="minorHAnsi" w:hAnsi="Calibri" w:cstheme="minorBidi"/>
                                <w:color w:val="000000" w:themeColor="text1"/>
                                <w:kern w:val="24"/>
                                <w:sz w:val="36"/>
                                <w:szCs w:val="36"/>
                              </w:rPr>
                              <w:t xml:space="preserve"> with red </w:t>
                            </w:r>
                            <w:r>
                              <w:rPr>
                                <w:rFonts w:asciiTheme="minorHAnsi" w:hAnsi="Calibri" w:cstheme="minorBidi"/>
                                <w:color w:val="000000" w:themeColor="text1"/>
                                <w:kern w:val="24"/>
                                <w:sz w:val="36"/>
                                <w:szCs w:val="36"/>
                                <w:lang w:val="en-AU"/>
                              </w:rPr>
                              <w:t>dashed</w:t>
                            </w:r>
                            <w:r>
                              <w:rPr>
                                <w:rFonts w:asciiTheme="minorHAnsi" w:hAnsi="Calibri" w:cstheme="minorBidi"/>
                                <w:color w:val="000000" w:themeColor="text1"/>
                                <w:kern w:val="24"/>
                                <w:sz w:val="36"/>
                                <w:szCs w:val="36"/>
                              </w:rPr>
                              <w:t xml:space="preserve"> lines.</w:t>
                            </w:r>
                          </w:p>
                        </w:txbxContent>
                      </wps:txbx>
                      <wps:bodyPr wrap="square" rtlCol="0">
                        <a:spAutoFit/>
                      </wps:bodyPr>
                    </wps:wsp>
                  </a:graphicData>
                </a:graphic>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240928" id="Szövegdoboz 10" o:spid="_x0000_s1027" type="#_x0000_t202" style="position:absolute;margin-left:-27.05pt;margin-top:1134.25pt;width:495.95pt;height:172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" filled="f" stroked="f">
                <v:textbox style="mso-fit-shape-to-text:t">
                  <w:txbxContent>
                    <w:p w14:paraId="7181F2C1" w14:textId="77777777" w:rsidR="000B2D93" w:rsidRDefault="000B2D93" w:rsidP="005B296D">
                      <w:pPr>
                        <w:pStyle w:val="NormlWeb"/>
                        <w:spacing w:before="0" w:beforeAutospacing="0" w:after="0" w:afterAutospacing="0" w:line="360" w:lineRule="auto"/>
                        <w:jc w:val="both"/>
                      </w:pPr>
                      <w:proofErr w:type="spellStart"/>
                      <w:r>
                        <w:rPr>
                          <w:rFonts w:asciiTheme="minorHAnsi" w:hAnsi="Calibri" w:cstheme="minorBidi"/>
                          <w:color w:val="000000" w:themeColor="text1"/>
                          <w:kern w:val="24"/>
                          <w:sz w:val="36"/>
                          <w:szCs w:val="36"/>
                          <w:lang w:val="en-US"/>
                        </w:rPr>
                        <w:t>CD163</w:t>
                      </w:r>
                      <w:proofErr w:type="spellEnd"/>
                      <w:r>
                        <w:rPr>
                          <w:rFonts w:asciiTheme="minorHAnsi" w:hAnsi="Calibri" w:cstheme="minorBidi"/>
                          <w:color w:val="000000" w:themeColor="text1"/>
                          <w:kern w:val="24"/>
                          <w:sz w:val="36"/>
                          <w:szCs w:val="36"/>
                          <w:lang w:val="en-US"/>
                        </w:rPr>
                        <w:t xml:space="preserve"> positive macrophages </w:t>
                      </w:r>
                      <w:proofErr w:type="spellStart"/>
                      <w:r>
                        <w:rPr>
                          <w:rFonts w:asciiTheme="minorHAnsi" w:hAnsi="Calibri" w:cstheme="minorBidi"/>
                          <w:color w:val="000000" w:themeColor="text1"/>
                          <w:kern w:val="24"/>
                          <w:sz w:val="36"/>
                          <w:szCs w:val="36"/>
                        </w:rPr>
                        <w:t>accumulate</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US"/>
                        </w:rPr>
                        <w:t>in the vicinity of the sebaceous glands</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showing</w:t>
                      </w:r>
                      <w:proofErr w:type="spellEnd"/>
                      <w:r>
                        <w:rPr>
                          <w:rFonts w:asciiTheme="minorHAnsi" w:hAnsi="Calibri" w:cstheme="minorBidi"/>
                          <w:color w:val="000000" w:themeColor="text1"/>
                          <w:kern w:val="24"/>
                          <w:sz w:val="36"/>
                          <w:szCs w:val="36"/>
                        </w:rPr>
                        <w:t xml:space="preserve"> a </w:t>
                      </w:r>
                      <w:r>
                        <w:rPr>
                          <w:rFonts w:asciiTheme="minorHAnsi" w:hAnsi="Calibri" w:cstheme="minorBidi"/>
                          <w:color w:val="000000" w:themeColor="text1"/>
                          <w:kern w:val="24"/>
                          <w:sz w:val="36"/>
                          <w:szCs w:val="36"/>
                          <w:lang w:val="en-US"/>
                        </w:rPr>
                        <w:t>characteristic distribution, by lining up almost exclusively parallel with the basal cell layers</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Magnification</w:t>
                      </w:r>
                      <w:proofErr w:type="spellEnd"/>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100x</w:t>
                      </w:r>
                      <w:proofErr w:type="spellEnd"/>
                      <w:r>
                        <w:rPr>
                          <w:rFonts w:asciiTheme="minorHAnsi" w:hAnsi="Calibri" w:cstheme="minorBidi"/>
                          <w:color w:val="000000" w:themeColor="text1"/>
                          <w:kern w:val="24"/>
                          <w:sz w:val="36"/>
                          <w:szCs w:val="36"/>
                        </w:rPr>
                        <w:t xml:space="preserve">. Digital </w:t>
                      </w:r>
                      <w:r>
                        <w:rPr>
                          <w:rFonts w:asciiTheme="minorHAnsi" w:hAnsi="Calibri" w:cstheme="minorBidi"/>
                          <w:color w:val="000000" w:themeColor="text1"/>
                          <w:kern w:val="24"/>
                          <w:sz w:val="36"/>
                          <w:szCs w:val="36"/>
                          <w:lang w:val="en-AU"/>
                        </w:rPr>
                        <w:t>magnification</w:t>
                      </w:r>
                      <w:r>
                        <w:rPr>
                          <w:rFonts w:asciiTheme="minorHAnsi" w:hAnsi="Calibri" w:cstheme="minorBidi"/>
                          <w:color w:val="000000" w:themeColor="text1"/>
                          <w:kern w:val="24"/>
                          <w:sz w:val="36"/>
                          <w:szCs w:val="36"/>
                        </w:rPr>
                        <w:t xml:space="preserve"> of </w:t>
                      </w:r>
                      <w:proofErr w:type="spellStart"/>
                      <w:r>
                        <w:rPr>
                          <w:rFonts w:asciiTheme="minorHAnsi" w:hAnsi="Calibri" w:cstheme="minorBidi"/>
                          <w:color w:val="000000" w:themeColor="text1"/>
                          <w:kern w:val="24"/>
                          <w:sz w:val="36"/>
                          <w:szCs w:val="36"/>
                        </w:rPr>
                        <w:t>the</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para</w:t>
                      </w:r>
                      <w:r>
                        <w:rPr>
                          <w:rFonts w:asciiTheme="minorHAnsi" w:hAnsi="Calibri" w:cstheme="minorBidi"/>
                          <w:color w:val="000000" w:themeColor="text1"/>
                          <w:kern w:val="24"/>
                          <w:sz w:val="36"/>
                          <w:szCs w:val="36"/>
                        </w:rPr>
                        <w:t>l</w:t>
                      </w:r>
                      <w:r>
                        <w:rPr>
                          <w:rFonts w:asciiTheme="minorHAnsi" w:hAnsi="Calibri" w:cstheme="minorBidi"/>
                          <w:color w:val="000000" w:themeColor="text1"/>
                          <w:kern w:val="24"/>
                          <w:sz w:val="36"/>
                          <w:szCs w:val="36"/>
                          <w:lang w:val="en-AU"/>
                        </w:rPr>
                        <w:t>l</w:t>
                      </w:r>
                      <w:proofErr w:type="spellStart"/>
                      <w:r>
                        <w:rPr>
                          <w:rFonts w:asciiTheme="minorHAnsi" w:hAnsi="Calibri" w:cstheme="minorBidi"/>
                          <w:color w:val="000000" w:themeColor="text1"/>
                          <w:kern w:val="24"/>
                          <w:sz w:val="36"/>
                          <w:szCs w:val="36"/>
                        </w:rPr>
                        <w:t>ell</w:t>
                      </w:r>
                      <w:proofErr w:type="spellEnd"/>
                      <w:r>
                        <w:rPr>
                          <w:rFonts w:asciiTheme="minorHAnsi" w:hAnsi="Calibri" w:cstheme="minorBidi"/>
                          <w:color w:val="000000" w:themeColor="text1"/>
                          <w:kern w:val="24"/>
                          <w:sz w:val="36"/>
                          <w:szCs w:val="36"/>
                          <w:lang w:val="en-AU"/>
                        </w:rPr>
                        <w:t>y</w:t>
                      </w:r>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lined</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up</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macrophages</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are</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highlighted</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with</w:t>
                      </w:r>
                      <w:proofErr w:type="spellEnd"/>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red</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dashed</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lines</w:t>
                      </w:r>
                      <w:proofErr w:type="spellEnd"/>
                      <w:r>
                        <w:rPr>
                          <w:rFonts w:asciiTheme="minorHAnsi" w:hAnsi="Calibri" w:cstheme="minorBidi"/>
                          <w:color w:val="000000" w:themeColor="text1"/>
                          <w:kern w:val="24"/>
                          <w:sz w:val="36"/>
                          <w:szCs w:val="36"/>
                        </w:rPr>
                        <w:t>.</w:t>
                      </w:r>
                    </w:p>
                  </w:txbxContent>
                </v:textbox>
              </v:shape>
            </w:pict>
          </mc:Fallback>
        </mc:AlternateContent>
      </w:r>
      <w:r w:rsidR="0024468A" w:rsidRPr="00E20F99">
        <w:rPr>
          <w:rFonts w:ascii="Times New Roman" w:hAnsi="Times New Roman" w:cs="Times New Roman"/>
          <w:b/>
          <w:sz w:val="32"/>
          <w:lang w:val="en-GB"/>
        </w:rPr>
        <w:t xml:space="preserve"> 4</w:t>
      </w:r>
    </w:p>
    <w:p w14:paraId="50B81571" w14:textId="4BDCAD6A" w:rsidR="00950583" w:rsidRPr="00E20F99" w:rsidRDefault="00303380" w:rsidP="00950583">
      <w:pPr>
        <w:jc w:val="both"/>
        <w:rPr>
          <w:lang w:val="en-GB"/>
        </w:rPr>
      </w:pPr>
      <w:r w:rsidRPr="00E20F99">
        <w:rPr>
          <w:noProof/>
          <w:lang w:val="hu-HU" w:eastAsia="hu-HU"/>
        </w:rPr>
        <w:drawing>
          <wp:anchor distT="0" distB="0" distL="114300" distR="114300" simplePos="0" relativeHeight="251680768" behindDoc="1" locked="0" layoutInCell="1" allowOverlap="1" wp14:anchorId="7937B1BE" wp14:editId="40C0ADF8">
            <wp:simplePos x="0" y="0"/>
            <wp:positionH relativeFrom="margin">
              <wp:posOffset>-109220</wp:posOffset>
            </wp:positionH>
            <wp:positionV relativeFrom="paragraph">
              <wp:posOffset>228600</wp:posOffset>
            </wp:positionV>
            <wp:extent cx="5861685" cy="2438400"/>
            <wp:effectExtent l="0" t="0" r="5715" b="0"/>
            <wp:wrapNone/>
            <wp:docPr id="32" name="Kép 2" descr="sf1.tif"/>
            <wp:cNvGraphicFramePr/>
            <a:graphic xmlns:a="http://schemas.openxmlformats.org/drawingml/2006/main">
              <a:graphicData uri="http://schemas.openxmlformats.org/drawingml/2006/picture">
                <pic:pic xmlns:pic="http://schemas.openxmlformats.org/drawingml/2006/picture">
                  <pic:nvPicPr>
                    <pic:cNvPr id="3" name="Kép 2" descr="sf1.tif"/>
                    <pic:cNvPicPr/>
                  </pic:nvPicPr>
                  <pic:blipFill>
                    <a:blip r:embed="rId13" cstate="print">
                      <a:extLst>
                        <a:ext uri="{BEBA8EAE-BF5A-486C-A8C5-ECC9F3942E4B}">
                          <a14:imgProps xmlns:a14="http://schemas.microsoft.com/office/drawing/2010/main">
                            <a14:imgLayer r:embed="rId14">
                              <a14:imgEffect>
                                <a14:sharpenSoften amount="10000"/>
                              </a14:imgEffect>
                            </a14:imgLayer>
                          </a14:imgProps>
                        </a:ext>
                        <a:ext uri="{28A0092B-C50C-407E-A947-70E740481C1C}">
                          <a14:useLocalDpi xmlns:a14="http://schemas.microsoft.com/office/drawing/2010/main" val="0"/>
                        </a:ext>
                      </a:extLst>
                    </a:blip>
                    <a:stretch>
                      <a:fillRect/>
                    </a:stretch>
                  </pic:blipFill>
                  <pic:spPr>
                    <a:xfrm>
                      <a:off x="0" y="0"/>
                      <a:ext cx="5861685" cy="2438400"/>
                    </a:xfrm>
                    <a:prstGeom prst="rect">
                      <a:avLst/>
                    </a:prstGeom>
                  </pic:spPr>
                </pic:pic>
              </a:graphicData>
            </a:graphic>
            <wp14:sizeRelH relativeFrom="page">
              <wp14:pctWidth>0</wp14:pctWidth>
            </wp14:sizeRelH>
            <wp14:sizeRelV relativeFrom="page">
              <wp14:pctHeight>0</wp14:pctHeight>
            </wp14:sizeRelV>
          </wp:anchor>
        </w:drawing>
      </w:r>
    </w:p>
    <w:p w14:paraId="411B78E0" w14:textId="2B35D943" w:rsidR="005B296D" w:rsidRPr="00E20F99" w:rsidRDefault="005B296D" w:rsidP="00950583">
      <w:pPr>
        <w:jc w:val="both"/>
        <w:rPr>
          <w:lang w:val="en-GB"/>
        </w:rPr>
      </w:pPr>
    </w:p>
    <w:p w14:paraId="55F907A2" w14:textId="0DCB3A20" w:rsidR="005B296D" w:rsidRPr="00E20F99" w:rsidRDefault="005B296D" w:rsidP="00950583">
      <w:pPr>
        <w:jc w:val="both"/>
        <w:rPr>
          <w:lang w:val="en-GB"/>
        </w:rPr>
      </w:pPr>
    </w:p>
    <w:p w14:paraId="267153D9" w14:textId="77777777" w:rsidR="005B296D" w:rsidRPr="00E20F99" w:rsidRDefault="005B296D" w:rsidP="005B296D">
      <w:pPr>
        <w:rPr>
          <w:lang w:val="en-GB"/>
        </w:rPr>
      </w:pPr>
    </w:p>
    <w:p w14:paraId="7A10E919" w14:textId="77777777" w:rsidR="005B296D" w:rsidRPr="00E20F99" w:rsidRDefault="005B296D" w:rsidP="005B296D">
      <w:pPr>
        <w:rPr>
          <w:lang w:val="en-GB"/>
        </w:rPr>
      </w:pPr>
    </w:p>
    <w:p w14:paraId="1412D607" w14:textId="77777777" w:rsidR="005B296D" w:rsidRPr="00E20F99" w:rsidRDefault="005B296D" w:rsidP="005B296D">
      <w:pPr>
        <w:rPr>
          <w:lang w:val="en-GB"/>
        </w:rPr>
      </w:pPr>
    </w:p>
    <w:p w14:paraId="52312B00" w14:textId="77777777" w:rsidR="005B296D" w:rsidRPr="00E20F99" w:rsidRDefault="005B296D" w:rsidP="005B296D">
      <w:pPr>
        <w:rPr>
          <w:lang w:val="en-GB"/>
        </w:rPr>
      </w:pPr>
    </w:p>
    <w:p w14:paraId="419B5F73" w14:textId="77777777" w:rsidR="005B296D" w:rsidRPr="00E20F99" w:rsidRDefault="005B296D" w:rsidP="005B296D">
      <w:pPr>
        <w:rPr>
          <w:lang w:val="en-GB"/>
        </w:rPr>
      </w:pPr>
    </w:p>
    <w:p w14:paraId="05A13374" w14:textId="77777777" w:rsidR="005B296D" w:rsidRPr="00E20F99" w:rsidRDefault="005B296D" w:rsidP="005B296D">
      <w:pPr>
        <w:rPr>
          <w:lang w:val="en-GB"/>
        </w:rPr>
      </w:pPr>
    </w:p>
    <w:p w14:paraId="674B77DC" w14:textId="77777777" w:rsidR="005B296D" w:rsidRPr="00E20F99" w:rsidRDefault="005B296D" w:rsidP="005B296D">
      <w:pPr>
        <w:rPr>
          <w:lang w:val="en-GB"/>
        </w:rPr>
      </w:pPr>
    </w:p>
    <w:p w14:paraId="6359DE44" w14:textId="77777777" w:rsidR="005B296D" w:rsidRPr="00E20F99" w:rsidRDefault="005B296D" w:rsidP="005B296D">
      <w:pPr>
        <w:rPr>
          <w:lang w:val="en-GB"/>
        </w:rPr>
      </w:pPr>
    </w:p>
    <w:p w14:paraId="5D76D361" w14:textId="77777777" w:rsidR="005B296D" w:rsidRPr="00E20F99" w:rsidRDefault="005B296D" w:rsidP="005B296D">
      <w:pPr>
        <w:rPr>
          <w:lang w:val="en-GB"/>
        </w:rPr>
      </w:pPr>
    </w:p>
    <w:p w14:paraId="0E4E8CDD" w14:textId="77777777" w:rsidR="005B296D" w:rsidRPr="00E20F99" w:rsidRDefault="005B296D" w:rsidP="005B296D">
      <w:pPr>
        <w:rPr>
          <w:lang w:val="en-GB"/>
        </w:rPr>
      </w:pPr>
    </w:p>
    <w:p w14:paraId="7483C785" w14:textId="77777777" w:rsidR="005B296D" w:rsidRPr="00E20F99" w:rsidRDefault="005B296D" w:rsidP="005B296D">
      <w:pPr>
        <w:rPr>
          <w:lang w:val="en-GB"/>
        </w:rPr>
      </w:pPr>
    </w:p>
    <w:p w14:paraId="48819B71" w14:textId="7E8A1F71" w:rsidR="005B296D" w:rsidRPr="00E20F99" w:rsidRDefault="005B296D" w:rsidP="005B296D">
      <w:pPr>
        <w:rPr>
          <w:lang w:val="en-GB"/>
        </w:rPr>
      </w:pPr>
    </w:p>
    <w:p w14:paraId="659A4B81" w14:textId="550C52D1" w:rsidR="005B296D" w:rsidRPr="00E20F99" w:rsidRDefault="00CA7594" w:rsidP="002738F9">
      <w:pPr>
        <w:spacing w:line="360" w:lineRule="auto"/>
        <w:jc w:val="both"/>
        <w:rPr>
          <w:rFonts w:ascii="Times New Roman" w:hAnsi="Times New Roman" w:cs="Times New Roman"/>
          <w:lang w:val="en-GB"/>
        </w:rPr>
      </w:pPr>
      <w:r w:rsidRPr="00E20F99">
        <w:rPr>
          <w:rFonts w:ascii="Times New Roman" w:hAnsi="Times New Roman" w:cs="Times New Roman"/>
          <w:b/>
          <w:lang w:val="en-GB"/>
        </w:rPr>
        <w:t xml:space="preserve">Supplement Figure </w:t>
      </w:r>
      <w:r w:rsidR="00E16BAD">
        <w:rPr>
          <w:rFonts w:ascii="Times New Roman" w:hAnsi="Times New Roman" w:cs="Times New Roman"/>
          <w:b/>
          <w:lang w:val="en-GB"/>
        </w:rPr>
        <w:t>4</w:t>
      </w:r>
      <w:r w:rsidRPr="00E20F99">
        <w:rPr>
          <w:rFonts w:ascii="Times New Roman" w:hAnsi="Times New Roman" w:cs="Times New Roman"/>
          <w:b/>
          <w:lang w:val="en-GB"/>
        </w:rPr>
        <w:t xml:space="preserve">. </w:t>
      </w:r>
      <w:r w:rsidR="005B296D" w:rsidRPr="00E20F99">
        <w:rPr>
          <w:rFonts w:ascii="Times New Roman" w:hAnsi="Times New Roman" w:cs="Times New Roman"/>
          <w:b/>
          <w:bCs/>
          <w:lang w:val="en-GB"/>
        </w:rPr>
        <w:t xml:space="preserve">SZ95 sebocyte supernatant further enhances the effect of IL-4 on the </w:t>
      </w:r>
      <w:r w:rsidR="00F81EAD" w:rsidRPr="00E20F99">
        <w:rPr>
          <w:rFonts w:ascii="Times New Roman" w:hAnsi="Times New Roman" w:cs="Times New Roman"/>
          <w:b/>
          <w:bCs/>
          <w:lang w:val="en-GB"/>
        </w:rPr>
        <w:t xml:space="preserve">markers of </w:t>
      </w:r>
      <w:r w:rsidR="005B296D" w:rsidRPr="00E20F99">
        <w:rPr>
          <w:rFonts w:ascii="Times New Roman" w:hAnsi="Times New Roman" w:cs="Times New Roman"/>
          <w:b/>
          <w:bCs/>
          <w:lang w:val="en-GB"/>
        </w:rPr>
        <w:t xml:space="preserve">alternative </w:t>
      </w:r>
      <w:r w:rsidR="00F81EAD" w:rsidRPr="00E20F99">
        <w:rPr>
          <w:rFonts w:ascii="Times New Roman" w:hAnsi="Times New Roman" w:cs="Times New Roman"/>
          <w:b/>
          <w:bCs/>
          <w:lang w:val="en-GB"/>
        </w:rPr>
        <w:t xml:space="preserve">macrophage </w:t>
      </w:r>
      <w:r w:rsidR="005B296D" w:rsidRPr="00E20F99">
        <w:rPr>
          <w:rFonts w:ascii="Times New Roman" w:hAnsi="Times New Roman" w:cs="Times New Roman"/>
          <w:b/>
          <w:bCs/>
          <w:lang w:val="en-GB"/>
        </w:rPr>
        <w:t xml:space="preserve">activation </w:t>
      </w:r>
    </w:p>
    <w:p w14:paraId="6B4F7831" w14:textId="08638DC4" w:rsidR="005B296D" w:rsidRPr="00E20F99" w:rsidRDefault="005B296D" w:rsidP="002738F9">
      <w:pPr>
        <w:spacing w:line="360" w:lineRule="auto"/>
        <w:jc w:val="both"/>
        <w:rPr>
          <w:rFonts w:ascii="Times New Roman" w:hAnsi="Times New Roman" w:cs="Times New Roman"/>
          <w:lang w:val="en-GB"/>
        </w:rPr>
      </w:pPr>
      <w:r w:rsidRPr="00E20F99">
        <w:rPr>
          <w:rFonts w:ascii="Times New Roman" w:hAnsi="Times New Roman" w:cs="Times New Roman"/>
          <w:lang w:val="en-GB"/>
        </w:rPr>
        <w:t xml:space="preserve">CD206 and CD209 cell surface </w:t>
      </w:r>
      <w:r w:rsidR="00317A81" w:rsidRPr="00E20F99">
        <w:rPr>
          <w:rFonts w:ascii="Times New Roman" w:hAnsi="Times New Roman" w:cs="Times New Roman"/>
          <w:lang w:val="en-GB"/>
        </w:rPr>
        <w:t>protein expression were</w:t>
      </w:r>
      <w:r w:rsidRPr="00E20F99">
        <w:rPr>
          <w:rFonts w:ascii="Times New Roman" w:hAnsi="Times New Roman" w:cs="Times New Roman"/>
          <w:lang w:val="en-GB"/>
        </w:rPr>
        <w:t xml:space="preserve"> determined by flow cytometry on IL-4 activated macrophages that were differentiated </w:t>
      </w:r>
      <w:r w:rsidR="007D6EF3" w:rsidRPr="00E20F99">
        <w:rPr>
          <w:rFonts w:ascii="Times New Roman" w:hAnsi="Times New Roman" w:cs="Times New Roman"/>
          <w:i/>
          <w:lang w:val="en-GB"/>
        </w:rPr>
        <w:t>in vitro</w:t>
      </w:r>
      <w:r w:rsidR="007D6EF3" w:rsidRPr="00E20F99">
        <w:rPr>
          <w:rFonts w:ascii="Times New Roman" w:hAnsi="Times New Roman" w:cs="Times New Roman"/>
          <w:lang w:val="en-GB"/>
        </w:rPr>
        <w:t xml:space="preserve"> </w:t>
      </w:r>
      <w:r w:rsidRPr="00E20F99">
        <w:rPr>
          <w:rFonts w:ascii="Times New Roman" w:hAnsi="Times New Roman" w:cs="Times New Roman"/>
          <w:lang w:val="en-GB"/>
        </w:rPr>
        <w:t>in the presence of SZ95 sebocyte supernatant in different concentrations (40% and 80%) as described in Materials and Methods (solid black line) or culture medium (control, dotted line). One representative experiment of five performed is shown.</w:t>
      </w:r>
    </w:p>
    <w:p w14:paraId="13E52212" w14:textId="7F043700" w:rsidR="00A855E5" w:rsidRPr="00E20F99" w:rsidRDefault="00A855E5">
      <w:pPr>
        <w:spacing w:after="160" w:line="259" w:lineRule="auto"/>
        <w:rPr>
          <w:rFonts w:ascii="Times New Roman" w:hAnsi="Times New Roman" w:cs="Times New Roman"/>
          <w:lang w:val="en-GB"/>
        </w:rPr>
      </w:pPr>
      <w:r w:rsidRPr="00E20F99">
        <w:rPr>
          <w:rFonts w:ascii="Times New Roman" w:hAnsi="Times New Roman" w:cs="Times New Roman"/>
          <w:lang w:val="en-GB"/>
        </w:rPr>
        <w:br w:type="page"/>
      </w:r>
    </w:p>
    <w:p w14:paraId="62BF1367" w14:textId="3E92A60D" w:rsidR="00A855E5" w:rsidRPr="00E20F99" w:rsidRDefault="00A855E5" w:rsidP="002F3731">
      <w:pPr>
        <w:outlineLvl w:val="0"/>
        <w:rPr>
          <w:rFonts w:ascii="Times New Roman" w:hAnsi="Times New Roman" w:cs="Times New Roman"/>
          <w:lang w:val="en-GB"/>
        </w:rPr>
      </w:pPr>
      <w:r w:rsidRPr="00E20F99">
        <w:rPr>
          <w:rFonts w:ascii="Times New Roman" w:hAnsi="Times New Roman" w:cs="Times New Roman"/>
          <w:b/>
          <w:sz w:val="32"/>
          <w:lang w:val="en-GB"/>
        </w:rPr>
        <w:lastRenderedPageBreak/>
        <w:t xml:space="preserve">Supplement Figure </w:t>
      </w:r>
      <w:r w:rsidRPr="00E20F99">
        <w:rPr>
          <w:rFonts w:ascii="Times New Roman" w:hAnsi="Times New Roman" w:cs="Times New Roman"/>
          <w:noProof/>
          <w:lang w:val="hu-HU" w:eastAsia="hu-HU"/>
        </w:rPr>
        <mc:AlternateContent>
          <mc:Choice Requires="wps">
            <w:drawing>
              <wp:anchor distT="0" distB="0" distL="114300" distR="114300" simplePos="0" relativeHeight="251685888" behindDoc="0" locked="0" layoutInCell="1" allowOverlap="1" wp14:anchorId="57582F6F" wp14:editId="3ADEEACC">
                <wp:simplePos x="0" y="0"/>
                <wp:positionH relativeFrom="column">
                  <wp:posOffset>-343535</wp:posOffset>
                </wp:positionH>
                <wp:positionV relativeFrom="paragraph">
                  <wp:posOffset>14404975</wp:posOffset>
                </wp:positionV>
                <wp:extent cx="6298565" cy="2184400"/>
                <wp:effectExtent l="0" t="0" r="0" b="0"/>
                <wp:wrapNone/>
                <wp:docPr id="39" name="Szövegdoboz 10"/>
                <wp:cNvGraphicFramePr/>
                <a:graphic xmlns:a="http://schemas.openxmlformats.org/drawingml/2006/main">
                  <a:graphicData uri="http://schemas.microsoft.com/office/word/2010/wordprocessingShape">
                    <wps:wsp>
                      <wps:cNvSpPr txBox="1"/>
                      <wps:spPr>
                        <a:xfrm>
                          <a:off x="0" y="0"/>
                          <a:ext cx="6298565" cy="2184400"/>
                        </a:xfrm>
                        <a:prstGeom prst="rect">
                          <a:avLst/>
                        </a:prstGeom>
                        <a:noFill/>
                      </wps:spPr>
                      <wps:txbx>
                        <w:txbxContent>
                          <w:p w14:paraId="36E0A24C" w14:textId="77777777" w:rsidR="000B2D93" w:rsidRDefault="000B2D93" w:rsidP="00A855E5">
                            <w:pPr>
                              <w:pStyle w:val="NormlWeb"/>
                              <w:spacing w:before="0" w:beforeAutospacing="0" w:after="0" w:afterAutospacing="0" w:line="360" w:lineRule="auto"/>
                              <w:jc w:val="both"/>
                            </w:pPr>
                            <w:r>
                              <w:rPr>
                                <w:rFonts w:asciiTheme="minorHAnsi" w:hAnsi="Calibri" w:cstheme="minorBidi"/>
                                <w:color w:val="000000" w:themeColor="text1"/>
                                <w:kern w:val="24"/>
                                <w:sz w:val="36"/>
                                <w:szCs w:val="36"/>
                                <w:lang w:val="en-US"/>
                              </w:rPr>
                              <w:t xml:space="preserve">CD163 positive macrophages </w:t>
                            </w:r>
                            <w:r>
                              <w:rPr>
                                <w:rFonts w:asciiTheme="minorHAnsi" w:hAnsi="Calibri" w:cstheme="minorBidi"/>
                                <w:color w:val="000000" w:themeColor="text1"/>
                                <w:kern w:val="24"/>
                                <w:sz w:val="36"/>
                                <w:szCs w:val="36"/>
                              </w:rPr>
                              <w:t xml:space="preserve">accumulate </w:t>
                            </w:r>
                            <w:r>
                              <w:rPr>
                                <w:rFonts w:asciiTheme="minorHAnsi" w:hAnsi="Calibri" w:cstheme="minorBidi"/>
                                <w:color w:val="000000" w:themeColor="text1"/>
                                <w:kern w:val="24"/>
                                <w:sz w:val="36"/>
                                <w:szCs w:val="36"/>
                                <w:lang w:val="en-US"/>
                              </w:rPr>
                              <w:t>in the vicinity of the sebaceous glands</w:t>
                            </w:r>
                            <w:r>
                              <w:rPr>
                                <w:rFonts w:asciiTheme="minorHAnsi" w:hAnsi="Calibri" w:cstheme="minorBidi"/>
                                <w:color w:val="000000" w:themeColor="text1"/>
                                <w:kern w:val="24"/>
                                <w:sz w:val="36"/>
                                <w:szCs w:val="36"/>
                              </w:rPr>
                              <w:t xml:space="preserve">, showing a </w:t>
                            </w:r>
                            <w:r>
                              <w:rPr>
                                <w:rFonts w:asciiTheme="minorHAnsi" w:hAnsi="Calibri" w:cstheme="minorBidi"/>
                                <w:color w:val="000000" w:themeColor="text1"/>
                                <w:kern w:val="24"/>
                                <w:sz w:val="36"/>
                                <w:szCs w:val="36"/>
                                <w:lang w:val="en-US"/>
                              </w:rPr>
                              <w:t>characteristic distribution, by lining up almost exclusively parallel with the basal cell layers</w:t>
                            </w:r>
                            <w:r>
                              <w:rPr>
                                <w:rFonts w:asciiTheme="minorHAnsi" w:hAnsi="Calibri" w:cstheme="minorBidi"/>
                                <w:color w:val="000000" w:themeColor="text1"/>
                                <w:kern w:val="24"/>
                                <w:sz w:val="36"/>
                                <w:szCs w:val="36"/>
                              </w:rPr>
                              <w:t xml:space="preserve">. Magnification 100x. Digital </w:t>
                            </w:r>
                            <w:r>
                              <w:rPr>
                                <w:rFonts w:asciiTheme="minorHAnsi" w:hAnsi="Calibri" w:cstheme="minorBidi"/>
                                <w:color w:val="000000" w:themeColor="text1"/>
                                <w:kern w:val="24"/>
                                <w:sz w:val="36"/>
                                <w:szCs w:val="36"/>
                                <w:lang w:val="en-AU"/>
                              </w:rPr>
                              <w:t>magnification</w:t>
                            </w:r>
                            <w:r>
                              <w:rPr>
                                <w:rFonts w:asciiTheme="minorHAnsi" w:hAnsi="Calibri" w:cstheme="minorBidi"/>
                                <w:color w:val="000000" w:themeColor="text1"/>
                                <w:kern w:val="24"/>
                                <w:sz w:val="36"/>
                                <w:szCs w:val="36"/>
                              </w:rPr>
                              <w:t xml:space="preserve"> of the </w:t>
                            </w:r>
                            <w:r>
                              <w:rPr>
                                <w:rFonts w:asciiTheme="minorHAnsi" w:hAnsi="Calibri" w:cstheme="minorBidi"/>
                                <w:color w:val="000000" w:themeColor="text1"/>
                                <w:kern w:val="24"/>
                                <w:sz w:val="36"/>
                                <w:szCs w:val="36"/>
                                <w:lang w:val="en-AU"/>
                              </w:rPr>
                              <w:t>para</w:t>
                            </w:r>
                            <w:r>
                              <w:rPr>
                                <w:rFonts w:asciiTheme="minorHAnsi" w:hAnsi="Calibri" w:cstheme="minorBidi"/>
                                <w:color w:val="000000" w:themeColor="text1"/>
                                <w:kern w:val="24"/>
                                <w:sz w:val="36"/>
                                <w:szCs w:val="36"/>
                              </w:rPr>
                              <w:t>l</w:t>
                            </w:r>
                            <w:r>
                              <w:rPr>
                                <w:rFonts w:asciiTheme="minorHAnsi" w:hAnsi="Calibri" w:cstheme="minorBidi"/>
                                <w:color w:val="000000" w:themeColor="text1"/>
                                <w:kern w:val="24"/>
                                <w:sz w:val="36"/>
                                <w:szCs w:val="36"/>
                                <w:lang w:val="en-AU"/>
                              </w:rPr>
                              <w:t>l</w:t>
                            </w:r>
                            <w:r>
                              <w:rPr>
                                <w:rFonts w:asciiTheme="minorHAnsi" w:hAnsi="Calibri" w:cstheme="minorBidi"/>
                                <w:color w:val="000000" w:themeColor="text1"/>
                                <w:kern w:val="24"/>
                                <w:sz w:val="36"/>
                                <w:szCs w:val="36"/>
                              </w:rPr>
                              <w:t>ell</w:t>
                            </w:r>
                            <w:r>
                              <w:rPr>
                                <w:rFonts w:asciiTheme="minorHAnsi" w:hAnsi="Calibri" w:cstheme="minorBidi"/>
                                <w:color w:val="000000" w:themeColor="text1"/>
                                <w:kern w:val="24"/>
                                <w:sz w:val="36"/>
                                <w:szCs w:val="36"/>
                                <w:lang w:val="en-AU"/>
                              </w:rPr>
                              <w:t>y</w:t>
                            </w:r>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lined</w:t>
                            </w:r>
                            <w:r>
                              <w:rPr>
                                <w:rFonts w:asciiTheme="minorHAnsi" w:hAnsi="Calibri" w:cstheme="minorBidi"/>
                                <w:color w:val="000000" w:themeColor="text1"/>
                                <w:kern w:val="24"/>
                                <w:sz w:val="36"/>
                                <w:szCs w:val="36"/>
                              </w:rPr>
                              <w:t xml:space="preserve"> up </w:t>
                            </w:r>
                            <w:r>
                              <w:rPr>
                                <w:rFonts w:asciiTheme="minorHAnsi" w:hAnsi="Calibri" w:cstheme="minorBidi"/>
                                <w:color w:val="000000" w:themeColor="text1"/>
                                <w:kern w:val="24"/>
                                <w:sz w:val="36"/>
                                <w:szCs w:val="36"/>
                                <w:lang w:val="en-AU"/>
                              </w:rPr>
                              <w:t>macrophages</w:t>
                            </w:r>
                            <w:r>
                              <w:rPr>
                                <w:rFonts w:asciiTheme="minorHAnsi" w:hAnsi="Calibri" w:cstheme="minorBidi"/>
                                <w:color w:val="000000" w:themeColor="text1"/>
                                <w:kern w:val="24"/>
                                <w:sz w:val="36"/>
                                <w:szCs w:val="36"/>
                              </w:rPr>
                              <w:t xml:space="preserve"> are </w:t>
                            </w:r>
                            <w:r>
                              <w:rPr>
                                <w:rFonts w:asciiTheme="minorHAnsi" w:hAnsi="Calibri" w:cstheme="minorBidi"/>
                                <w:color w:val="000000" w:themeColor="text1"/>
                                <w:kern w:val="24"/>
                                <w:sz w:val="36"/>
                                <w:szCs w:val="36"/>
                                <w:lang w:val="en-AU"/>
                              </w:rPr>
                              <w:t>highlighted</w:t>
                            </w:r>
                            <w:r>
                              <w:rPr>
                                <w:rFonts w:asciiTheme="minorHAnsi" w:hAnsi="Calibri" w:cstheme="minorBidi"/>
                                <w:color w:val="000000" w:themeColor="text1"/>
                                <w:kern w:val="24"/>
                                <w:sz w:val="36"/>
                                <w:szCs w:val="36"/>
                              </w:rPr>
                              <w:t xml:space="preserve"> with red </w:t>
                            </w:r>
                            <w:r>
                              <w:rPr>
                                <w:rFonts w:asciiTheme="minorHAnsi" w:hAnsi="Calibri" w:cstheme="minorBidi"/>
                                <w:color w:val="000000" w:themeColor="text1"/>
                                <w:kern w:val="24"/>
                                <w:sz w:val="36"/>
                                <w:szCs w:val="36"/>
                                <w:lang w:val="en-AU"/>
                              </w:rPr>
                              <w:t>dashed</w:t>
                            </w:r>
                            <w:r>
                              <w:rPr>
                                <w:rFonts w:asciiTheme="minorHAnsi" w:hAnsi="Calibri" w:cstheme="minorBidi"/>
                                <w:color w:val="000000" w:themeColor="text1"/>
                                <w:kern w:val="24"/>
                                <w:sz w:val="36"/>
                                <w:szCs w:val="36"/>
                              </w:rPr>
                              <w:t xml:space="preserve"> lines.</w:t>
                            </w:r>
                          </w:p>
                        </w:txbxContent>
                      </wps:txbx>
                      <wps:bodyPr wrap="square" rtlCol="0">
                        <a:spAutoFit/>
                      </wps:bodyPr>
                    </wps:wsp>
                  </a:graphicData>
                </a:graphic>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582F6F" id="_x0000_s1028" type="#_x0000_t202" style="position:absolute;margin-left:-27.05pt;margin-top:1134.25pt;width:495.95pt;height:172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" filled="f" stroked="f">
                <v:textbox style="mso-fit-shape-to-text:t">
                  <w:txbxContent>
                    <w:p w14:paraId="36E0A24C" w14:textId="77777777" w:rsidR="000B2D93" w:rsidRDefault="000B2D93" w:rsidP="00A855E5">
                      <w:pPr>
                        <w:pStyle w:val="NormlWeb"/>
                        <w:spacing w:before="0" w:beforeAutospacing="0" w:after="0" w:afterAutospacing="0" w:line="360" w:lineRule="auto"/>
                        <w:jc w:val="both"/>
                      </w:pPr>
                      <w:proofErr w:type="spellStart"/>
                      <w:r>
                        <w:rPr>
                          <w:rFonts w:asciiTheme="minorHAnsi" w:hAnsi="Calibri" w:cstheme="minorBidi"/>
                          <w:color w:val="000000" w:themeColor="text1"/>
                          <w:kern w:val="24"/>
                          <w:sz w:val="36"/>
                          <w:szCs w:val="36"/>
                          <w:lang w:val="en-US"/>
                        </w:rPr>
                        <w:t>CD163</w:t>
                      </w:r>
                      <w:proofErr w:type="spellEnd"/>
                      <w:r>
                        <w:rPr>
                          <w:rFonts w:asciiTheme="minorHAnsi" w:hAnsi="Calibri" w:cstheme="minorBidi"/>
                          <w:color w:val="000000" w:themeColor="text1"/>
                          <w:kern w:val="24"/>
                          <w:sz w:val="36"/>
                          <w:szCs w:val="36"/>
                          <w:lang w:val="en-US"/>
                        </w:rPr>
                        <w:t xml:space="preserve"> positive macrophages </w:t>
                      </w:r>
                      <w:proofErr w:type="spellStart"/>
                      <w:r>
                        <w:rPr>
                          <w:rFonts w:asciiTheme="minorHAnsi" w:hAnsi="Calibri" w:cstheme="minorBidi"/>
                          <w:color w:val="000000" w:themeColor="text1"/>
                          <w:kern w:val="24"/>
                          <w:sz w:val="36"/>
                          <w:szCs w:val="36"/>
                        </w:rPr>
                        <w:t>accumulate</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US"/>
                        </w:rPr>
                        <w:t>in the vicinity of the sebaceous glands</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showing</w:t>
                      </w:r>
                      <w:proofErr w:type="spellEnd"/>
                      <w:r>
                        <w:rPr>
                          <w:rFonts w:asciiTheme="minorHAnsi" w:hAnsi="Calibri" w:cstheme="minorBidi"/>
                          <w:color w:val="000000" w:themeColor="text1"/>
                          <w:kern w:val="24"/>
                          <w:sz w:val="36"/>
                          <w:szCs w:val="36"/>
                        </w:rPr>
                        <w:t xml:space="preserve"> a </w:t>
                      </w:r>
                      <w:r>
                        <w:rPr>
                          <w:rFonts w:asciiTheme="minorHAnsi" w:hAnsi="Calibri" w:cstheme="minorBidi"/>
                          <w:color w:val="000000" w:themeColor="text1"/>
                          <w:kern w:val="24"/>
                          <w:sz w:val="36"/>
                          <w:szCs w:val="36"/>
                          <w:lang w:val="en-US"/>
                        </w:rPr>
                        <w:t>characteristic distribution, by lining up almost exclusively parallel with the basal cell layers</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Magnification</w:t>
                      </w:r>
                      <w:proofErr w:type="spellEnd"/>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100x</w:t>
                      </w:r>
                      <w:proofErr w:type="spellEnd"/>
                      <w:r>
                        <w:rPr>
                          <w:rFonts w:asciiTheme="minorHAnsi" w:hAnsi="Calibri" w:cstheme="minorBidi"/>
                          <w:color w:val="000000" w:themeColor="text1"/>
                          <w:kern w:val="24"/>
                          <w:sz w:val="36"/>
                          <w:szCs w:val="36"/>
                        </w:rPr>
                        <w:t xml:space="preserve">. Digital </w:t>
                      </w:r>
                      <w:r>
                        <w:rPr>
                          <w:rFonts w:asciiTheme="minorHAnsi" w:hAnsi="Calibri" w:cstheme="minorBidi"/>
                          <w:color w:val="000000" w:themeColor="text1"/>
                          <w:kern w:val="24"/>
                          <w:sz w:val="36"/>
                          <w:szCs w:val="36"/>
                          <w:lang w:val="en-AU"/>
                        </w:rPr>
                        <w:t>magnification</w:t>
                      </w:r>
                      <w:r>
                        <w:rPr>
                          <w:rFonts w:asciiTheme="minorHAnsi" w:hAnsi="Calibri" w:cstheme="minorBidi"/>
                          <w:color w:val="000000" w:themeColor="text1"/>
                          <w:kern w:val="24"/>
                          <w:sz w:val="36"/>
                          <w:szCs w:val="36"/>
                        </w:rPr>
                        <w:t xml:space="preserve"> of </w:t>
                      </w:r>
                      <w:proofErr w:type="spellStart"/>
                      <w:r>
                        <w:rPr>
                          <w:rFonts w:asciiTheme="minorHAnsi" w:hAnsi="Calibri" w:cstheme="minorBidi"/>
                          <w:color w:val="000000" w:themeColor="text1"/>
                          <w:kern w:val="24"/>
                          <w:sz w:val="36"/>
                          <w:szCs w:val="36"/>
                        </w:rPr>
                        <w:t>the</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para</w:t>
                      </w:r>
                      <w:r>
                        <w:rPr>
                          <w:rFonts w:asciiTheme="minorHAnsi" w:hAnsi="Calibri" w:cstheme="minorBidi"/>
                          <w:color w:val="000000" w:themeColor="text1"/>
                          <w:kern w:val="24"/>
                          <w:sz w:val="36"/>
                          <w:szCs w:val="36"/>
                        </w:rPr>
                        <w:t>l</w:t>
                      </w:r>
                      <w:r>
                        <w:rPr>
                          <w:rFonts w:asciiTheme="minorHAnsi" w:hAnsi="Calibri" w:cstheme="minorBidi"/>
                          <w:color w:val="000000" w:themeColor="text1"/>
                          <w:kern w:val="24"/>
                          <w:sz w:val="36"/>
                          <w:szCs w:val="36"/>
                          <w:lang w:val="en-AU"/>
                        </w:rPr>
                        <w:t>l</w:t>
                      </w:r>
                      <w:proofErr w:type="spellStart"/>
                      <w:r>
                        <w:rPr>
                          <w:rFonts w:asciiTheme="minorHAnsi" w:hAnsi="Calibri" w:cstheme="minorBidi"/>
                          <w:color w:val="000000" w:themeColor="text1"/>
                          <w:kern w:val="24"/>
                          <w:sz w:val="36"/>
                          <w:szCs w:val="36"/>
                        </w:rPr>
                        <w:t>ell</w:t>
                      </w:r>
                      <w:proofErr w:type="spellEnd"/>
                      <w:r>
                        <w:rPr>
                          <w:rFonts w:asciiTheme="minorHAnsi" w:hAnsi="Calibri" w:cstheme="minorBidi"/>
                          <w:color w:val="000000" w:themeColor="text1"/>
                          <w:kern w:val="24"/>
                          <w:sz w:val="36"/>
                          <w:szCs w:val="36"/>
                          <w:lang w:val="en-AU"/>
                        </w:rPr>
                        <w:t>y</w:t>
                      </w:r>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lined</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up</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macrophages</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are</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highlighted</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with</w:t>
                      </w:r>
                      <w:proofErr w:type="spellEnd"/>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red</w:t>
                      </w:r>
                      <w:proofErr w:type="spellEnd"/>
                      <w:r>
                        <w:rPr>
                          <w:rFonts w:asciiTheme="minorHAnsi" w:hAnsi="Calibri" w:cstheme="minorBidi"/>
                          <w:color w:val="000000" w:themeColor="text1"/>
                          <w:kern w:val="24"/>
                          <w:sz w:val="36"/>
                          <w:szCs w:val="36"/>
                        </w:rPr>
                        <w:t xml:space="preserve"> </w:t>
                      </w:r>
                      <w:r>
                        <w:rPr>
                          <w:rFonts w:asciiTheme="minorHAnsi" w:hAnsi="Calibri" w:cstheme="minorBidi"/>
                          <w:color w:val="000000" w:themeColor="text1"/>
                          <w:kern w:val="24"/>
                          <w:sz w:val="36"/>
                          <w:szCs w:val="36"/>
                          <w:lang w:val="en-AU"/>
                        </w:rPr>
                        <w:t>dashed</w:t>
                      </w:r>
                      <w:r>
                        <w:rPr>
                          <w:rFonts w:asciiTheme="minorHAnsi" w:hAnsi="Calibri" w:cstheme="minorBidi"/>
                          <w:color w:val="000000" w:themeColor="text1"/>
                          <w:kern w:val="24"/>
                          <w:sz w:val="36"/>
                          <w:szCs w:val="36"/>
                        </w:rPr>
                        <w:t xml:space="preserve"> </w:t>
                      </w:r>
                      <w:proofErr w:type="spellStart"/>
                      <w:r>
                        <w:rPr>
                          <w:rFonts w:asciiTheme="minorHAnsi" w:hAnsi="Calibri" w:cstheme="minorBidi"/>
                          <w:color w:val="000000" w:themeColor="text1"/>
                          <w:kern w:val="24"/>
                          <w:sz w:val="36"/>
                          <w:szCs w:val="36"/>
                        </w:rPr>
                        <w:t>lines</w:t>
                      </w:r>
                      <w:proofErr w:type="spellEnd"/>
                      <w:r>
                        <w:rPr>
                          <w:rFonts w:asciiTheme="minorHAnsi" w:hAnsi="Calibri" w:cstheme="minorBidi"/>
                          <w:color w:val="000000" w:themeColor="text1"/>
                          <w:kern w:val="24"/>
                          <w:sz w:val="36"/>
                          <w:szCs w:val="36"/>
                        </w:rPr>
                        <w:t>.</w:t>
                      </w:r>
                    </w:p>
                  </w:txbxContent>
                </v:textbox>
              </v:shape>
            </w:pict>
          </mc:Fallback>
        </mc:AlternateContent>
      </w:r>
      <w:r w:rsidR="00683835" w:rsidRPr="00E20F99">
        <w:rPr>
          <w:rFonts w:ascii="Times New Roman" w:hAnsi="Times New Roman" w:cs="Times New Roman"/>
          <w:b/>
          <w:sz w:val="32"/>
          <w:lang w:val="en-GB"/>
        </w:rPr>
        <w:t>5</w:t>
      </w:r>
    </w:p>
    <w:p w14:paraId="7B1AC142" w14:textId="77777777" w:rsidR="00A855E5" w:rsidRPr="00E20F99" w:rsidRDefault="00A855E5" w:rsidP="005B296D">
      <w:pPr>
        <w:jc w:val="both"/>
        <w:rPr>
          <w:rFonts w:ascii="Times New Roman" w:hAnsi="Times New Roman" w:cs="Times New Roman"/>
          <w:lang w:val="en-GB"/>
        </w:rPr>
      </w:pPr>
    </w:p>
    <w:p w14:paraId="4C750DEB" w14:textId="77777777" w:rsidR="00A855E5" w:rsidRPr="00E20F99" w:rsidRDefault="00A855E5" w:rsidP="005B296D">
      <w:pPr>
        <w:jc w:val="both"/>
        <w:rPr>
          <w:rFonts w:ascii="Times New Roman" w:hAnsi="Times New Roman" w:cs="Times New Roman"/>
          <w:lang w:val="en-GB"/>
        </w:rPr>
      </w:pPr>
    </w:p>
    <w:p w14:paraId="5FBEFC1A" w14:textId="1DB10EF9" w:rsidR="00C35ECD" w:rsidRPr="00E20F99" w:rsidRDefault="00A855E5" w:rsidP="005B296D">
      <w:pPr>
        <w:jc w:val="both"/>
        <w:rPr>
          <w:rFonts w:ascii="Times New Roman" w:hAnsi="Times New Roman" w:cs="Times New Roman"/>
          <w:b/>
          <w:lang w:val="en-GB"/>
        </w:rPr>
      </w:pPr>
      <w:r w:rsidRPr="00E20F99">
        <w:rPr>
          <w:rFonts w:ascii="Times New Roman" w:hAnsi="Times New Roman" w:cs="Times New Roman"/>
          <w:b/>
          <w:sz w:val="28"/>
          <w:lang w:val="en-GB"/>
        </w:rPr>
        <w:t>a,</w:t>
      </w:r>
    </w:p>
    <w:p w14:paraId="265B0C8C" w14:textId="55192643" w:rsidR="00C35ECD" w:rsidRPr="00E20F99" w:rsidRDefault="00C35ECD" w:rsidP="00C35ECD">
      <w:pPr>
        <w:rPr>
          <w:rFonts w:ascii="Times New Roman" w:hAnsi="Times New Roman" w:cs="Times New Roman"/>
          <w:lang w:val="en-GB"/>
        </w:rPr>
      </w:pPr>
      <w:r w:rsidRPr="00E20F99">
        <w:rPr>
          <w:rFonts w:ascii="Times New Roman" w:hAnsi="Times New Roman" w:cs="Times New Roman"/>
          <w:b/>
          <w:noProof/>
          <w:lang w:val="hu-HU" w:eastAsia="hu-HU"/>
        </w:rPr>
        <w:drawing>
          <wp:anchor distT="0" distB="0" distL="114300" distR="114300" simplePos="0" relativeHeight="251682816" behindDoc="0" locked="0" layoutInCell="1" allowOverlap="1" wp14:anchorId="7C20E906" wp14:editId="14E25693">
            <wp:simplePos x="0" y="0"/>
            <wp:positionH relativeFrom="margin">
              <wp:posOffset>-142875</wp:posOffset>
            </wp:positionH>
            <wp:positionV relativeFrom="paragraph">
              <wp:posOffset>73660</wp:posOffset>
            </wp:positionV>
            <wp:extent cx="6321799" cy="2266950"/>
            <wp:effectExtent l="0" t="0" r="3175" b="0"/>
            <wp:wrapNone/>
            <wp:docPr id="37" name="Kép 2" descr="f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ép 2" descr="f4a.tif"/>
                    <pic:cNvPicPr>
                      <a:picLocks noChangeAspect="1"/>
                    </pic:cNvPicPr>
                  </pic:nvPicPr>
                  <pic:blipFill>
                    <a:blip r:embed="rId15" cstate="print">
                      <a:extLst>
                        <a:ext uri="{BEBA8EAE-BF5A-486C-A8C5-ECC9F3942E4B}">
                          <a14:imgProps xmlns:a14="http://schemas.microsoft.com/office/drawing/2010/main">
                            <a14:imgLayer r:embed="rId16">
                              <a14:imgEffect>
                                <a14:sharpenSoften amount="20000"/>
                              </a14:imgEffect>
                              <a14:imgEffect>
                                <a14:brightnessContrast contrast="10000"/>
                              </a14:imgEffect>
                            </a14:imgLayer>
                          </a14:imgProps>
                        </a:ext>
                      </a:extLst>
                    </a:blip>
                    <a:stretch>
                      <a:fillRect/>
                    </a:stretch>
                  </pic:blipFill>
                  <pic:spPr>
                    <a:xfrm>
                      <a:off x="0" y="0"/>
                      <a:ext cx="6321799" cy="2266950"/>
                    </a:xfrm>
                    <a:prstGeom prst="rect">
                      <a:avLst/>
                    </a:prstGeom>
                  </pic:spPr>
                </pic:pic>
              </a:graphicData>
            </a:graphic>
            <wp14:sizeRelH relativeFrom="margin">
              <wp14:pctWidth>0</wp14:pctWidth>
            </wp14:sizeRelH>
            <wp14:sizeRelV relativeFrom="margin">
              <wp14:pctHeight>0</wp14:pctHeight>
            </wp14:sizeRelV>
          </wp:anchor>
        </w:drawing>
      </w:r>
    </w:p>
    <w:p w14:paraId="40908AC2" w14:textId="77777777" w:rsidR="00C35ECD" w:rsidRPr="00E20F99" w:rsidRDefault="00C35ECD" w:rsidP="00C35ECD">
      <w:pPr>
        <w:rPr>
          <w:rFonts w:ascii="Times New Roman" w:hAnsi="Times New Roman" w:cs="Times New Roman"/>
          <w:lang w:val="en-GB"/>
        </w:rPr>
      </w:pPr>
    </w:p>
    <w:p w14:paraId="0F191258" w14:textId="77777777" w:rsidR="00C35ECD" w:rsidRPr="00E20F99" w:rsidRDefault="00C35ECD" w:rsidP="00C35ECD">
      <w:pPr>
        <w:rPr>
          <w:rFonts w:ascii="Times New Roman" w:hAnsi="Times New Roman" w:cs="Times New Roman"/>
          <w:lang w:val="en-GB"/>
        </w:rPr>
      </w:pPr>
    </w:p>
    <w:p w14:paraId="16363FD5" w14:textId="77777777" w:rsidR="00C35ECD" w:rsidRPr="00E20F99" w:rsidRDefault="00C35ECD" w:rsidP="00C35ECD">
      <w:pPr>
        <w:rPr>
          <w:rFonts w:ascii="Times New Roman" w:hAnsi="Times New Roman" w:cs="Times New Roman"/>
          <w:lang w:val="en-GB"/>
        </w:rPr>
      </w:pPr>
    </w:p>
    <w:p w14:paraId="16A40F3C" w14:textId="77777777" w:rsidR="00C35ECD" w:rsidRPr="00E20F99" w:rsidRDefault="00C35ECD" w:rsidP="00C35ECD">
      <w:pPr>
        <w:rPr>
          <w:rFonts w:ascii="Times New Roman" w:hAnsi="Times New Roman" w:cs="Times New Roman"/>
          <w:lang w:val="en-GB"/>
        </w:rPr>
      </w:pPr>
    </w:p>
    <w:p w14:paraId="43B6855B" w14:textId="77777777" w:rsidR="00C35ECD" w:rsidRPr="00E20F99" w:rsidRDefault="00C35ECD" w:rsidP="00C35ECD">
      <w:pPr>
        <w:rPr>
          <w:rFonts w:ascii="Times New Roman" w:hAnsi="Times New Roman" w:cs="Times New Roman"/>
          <w:lang w:val="en-GB"/>
        </w:rPr>
      </w:pPr>
    </w:p>
    <w:p w14:paraId="0953AF9B" w14:textId="77777777" w:rsidR="00C35ECD" w:rsidRPr="00E20F99" w:rsidRDefault="00C35ECD" w:rsidP="00C35ECD">
      <w:pPr>
        <w:rPr>
          <w:rFonts w:ascii="Times New Roman" w:hAnsi="Times New Roman" w:cs="Times New Roman"/>
          <w:lang w:val="en-GB"/>
        </w:rPr>
      </w:pPr>
    </w:p>
    <w:p w14:paraId="7B4A0E4A" w14:textId="77777777" w:rsidR="00C35ECD" w:rsidRPr="00E20F99" w:rsidRDefault="00C35ECD" w:rsidP="00C35ECD">
      <w:pPr>
        <w:rPr>
          <w:rFonts w:ascii="Times New Roman" w:hAnsi="Times New Roman" w:cs="Times New Roman"/>
          <w:lang w:val="en-GB"/>
        </w:rPr>
      </w:pPr>
    </w:p>
    <w:p w14:paraId="6E571D89" w14:textId="77777777" w:rsidR="00C35ECD" w:rsidRPr="00E20F99" w:rsidRDefault="00C35ECD" w:rsidP="00C35ECD">
      <w:pPr>
        <w:rPr>
          <w:rFonts w:ascii="Times New Roman" w:hAnsi="Times New Roman" w:cs="Times New Roman"/>
          <w:lang w:val="en-GB"/>
        </w:rPr>
      </w:pPr>
    </w:p>
    <w:p w14:paraId="02C0BA3F" w14:textId="77777777" w:rsidR="00C35ECD" w:rsidRPr="00E20F99" w:rsidRDefault="00C35ECD" w:rsidP="00C35ECD">
      <w:pPr>
        <w:rPr>
          <w:rFonts w:ascii="Times New Roman" w:hAnsi="Times New Roman" w:cs="Times New Roman"/>
          <w:lang w:val="en-GB"/>
        </w:rPr>
      </w:pPr>
    </w:p>
    <w:p w14:paraId="71841D97" w14:textId="77777777" w:rsidR="00C35ECD" w:rsidRPr="00E20F99" w:rsidRDefault="00C35ECD" w:rsidP="00C35ECD">
      <w:pPr>
        <w:rPr>
          <w:rFonts w:ascii="Times New Roman" w:hAnsi="Times New Roman" w:cs="Times New Roman"/>
          <w:lang w:val="en-GB"/>
        </w:rPr>
      </w:pPr>
    </w:p>
    <w:p w14:paraId="0BD6EC8C" w14:textId="77777777" w:rsidR="00C35ECD" w:rsidRPr="00E20F99" w:rsidRDefault="00C35ECD" w:rsidP="00C35ECD">
      <w:pPr>
        <w:rPr>
          <w:rFonts w:ascii="Times New Roman" w:hAnsi="Times New Roman" w:cs="Times New Roman"/>
          <w:lang w:val="en-GB"/>
        </w:rPr>
      </w:pPr>
    </w:p>
    <w:p w14:paraId="0372A7EB" w14:textId="77777777" w:rsidR="00C35ECD" w:rsidRPr="00E20F99" w:rsidRDefault="00C35ECD" w:rsidP="00C35ECD">
      <w:pPr>
        <w:rPr>
          <w:rFonts w:ascii="Times New Roman" w:hAnsi="Times New Roman" w:cs="Times New Roman"/>
          <w:lang w:val="en-GB"/>
        </w:rPr>
      </w:pPr>
    </w:p>
    <w:p w14:paraId="08E9D6CE" w14:textId="77777777" w:rsidR="00C35ECD" w:rsidRPr="00E20F99" w:rsidRDefault="00C35ECD" w:rsidP="00C35ECD">
      <w:pPr>
        <w:rPr>
          <w:rFonts w:ascii="Times New Roman" w:hAnsi="Times New Roman" w:cs="Times New Roman"/>
          <w:lang w:val="en-GB"/>
        </w:rPr>
      </w:pPr>
    </w:p>
    <w:p w14:paraId="49A5B3F0" w14:textId="7989861D" w:rsidR="00C35ECD" w:rsidRPr="00E20F99" w:rsidRDefault="00C35ECD" w:rsidP="00C35ECD">
      <w:pPr>
        <w:rPr>
          <w:rFonts w:ascii="Times New Roman" w:hAnsi="Times New Roman" w:cs="Times New Roman"/>
          <w:lang w:val="en-GB"/>
        </w:rPr>
      </w:pPr>
    </w:p>
    <w:p w14:paraId="3E18DFC5" w14:textId="51CE92AB" w:rsidR="00C35ECD" w:rsidRPr="00E20F99" w:rsidRDefault="00256A91" w:rsidP="00C35ECD">
      <w:pPr>
        <w:rPr>
          <w:rFonts w:ascii="Times New Roman" w:hAnsi="Times New Roman" w:cs="Times New Roman"/>
          <w:b/>
          <w:sz w:val="28"/>
          <w:lang w:val="en-GB"/>
        </w:rPr>
      </w:pPr>
      <w:r w:rsidRPr="00E20F99">
        <w:rPr>
          <w:rFonts w:ascii="Times New Roman" w:hAnsi="Times New Roman" w:cs="Times New Roman"/>
          <w:b/>
          <w:noProof/>
          <w:lang w:val="hu-HU" w:eastAsia="hu-HU"/>
        </w:rPr>
        <mc:AlternateContent>
          <mc:Choice Requires="wps">
            <w:drawing>
              <wp:anchor distT="45720" distB="45720" distL="114300" distR="114300" simplePos="0" relativeHeight="251703296" behindDoc="0" locked="0" layoutInCell="1" allowOverlap="1" wp14:anchorId="20501755" wp14:editId="4FFA78B6">
                <wp:simplePos x="0" y="0"/>
                <wp:positionH relativeFrom="column">
                  <wp:posOffset>2466910</wp:posOffset>
                </wp:positionH>
                <wp:positionV relativeFrom="paragraph">
                  <wp:posOffset>91397</wp:posOffset>
                </wp:positionV>
                <wp:extent cx="2360930" cy="1404620"/>
                <wp:effectExtent l="0" t="0" r="2540" b="0"/>
                <wp:wrapSquare wrapText="bothSides"/>
                <wp:docPr id="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21403A7" w14:textId="2E39E5AC" w:rsidR="00256A91" w:rsidRPr="00256A91" w:rsidRDefault="00256A91">
                            <w:pPr>
                              <w:rPr>
                                <w:b/>
                              </w:rPr>
                            </w:pPr>
                            <w:r w:rsidRPr="00256A91">
                              <w:rPr>
                                <w:b/>
                              </w:rPr>
                              <w:t>T</w:t>
                            </w:r>
                            <w:r>
                              <w:rPr>
                                <w:b/>
                              </w:rPr>
                              <w:t>NF</w:t>
                            </w:r>
                            <w:r w:rsidRPr="00256A91">
                              <w:rPr>
                                <w:b/>
                              </w:rP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501755" id="_x0000_s1031" type="#_x0000_t202" style="position:absolute;margin-left:194.25pt;margin-top:7.2pt;width:185.9pt;height:110.6pt;z-index:25170329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" stroked="f">
                <v:textbox style="mso-fit-shape-to-text:t">
                  <w:txbxContent>
                    <w:p w14:paraId="121403A7" w14:textId="2E39E5AC" w:rsidR="00256A91" w:rsidRPr="00256A91" w:rsidRDefault="00256A91">
                      <w:pPr>
                        <w:rPr>
                          <w:b/>
                        </w:rPr>
                      </w:pPr>
                      <w:r w:rsidRPr="00256A91">
                        <w:rPr>
                          <w:b/>
                        </w:rPr>
                        <w:t>T</w:t>
                      </w:r>
                      <w:r>
                        <w:rPr>
                          <w:b/>
                        </w:rPr>
                        <w:t>NF</w:t>
                      </w:r>
                      <w:r w:rsidRPr="00256A91">
                        <w:rPr>
                          <w:b/>
                        </w:rPr>
                        <w:t>-A</w:t>
                      </w:r>
                    </w:p>
                  </w:txbxContent>
                </v:textbox>
                <w10:wrap type="square"/>
              </v:shape>
            </w:pict>
          </mc:Fallback>
        </mc:AlternateContent>
      </w:r>
      <w:r w:rsidR="00C35ECD" w:rsidRPr="00E20F99">
        <w:rPr>
          <w:rFonts w:ascii="Times New Roman" w:hAnsi="Times New Roman" w:cs="Times New Roman"/>
          <w:b/>
          <w:noProof/>
          <w:lang w:val="hu-HU" w:eastAsia="hu-HU"/>
        </w:rPr>
        <w:drawing>
          <wp:anchor distT="0" distB="0" distL="114300" distR="114300" simplePos="0" relativeHeight="251683840" behindDoc="0" locked="0" layoutInCell="1" allowOverlap="1" wp14:anchorId="19951000" wp14:editId="0E4C9F3C">
            <wp:simplePos x="0" y="0"/>
            <wp:positionH relativeFrom="column">
              <wp:posOffset>805815</wp:posOffset>
            </wp:positionH>
            <wp:positionV relativeFrom="paragraph">
              <wp:posOffset>102235</wp:posOffset>
            </wp:positionV>
            <wp:extent cx="4115157" cy="2264861"/>
            <wp:effectExtent l="0" t="0" r="0" b="0"/>
            <wp:wrapNone/>
            <wp:docPr id="38"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ép 12"/>
                    <pic:cNvPicPr>
                      <a:picLocks noChangeAspect="1"/>
                    </pic:cNvPicPr>
                  </pic:nvPicPr>
                  <pic:blipFill>
                    <a:blip r:embed="rId17"/>
                    <a:stretch>
                      <a:fillRect/>
                    </a:stretch>
                  </pic:blipFill>
                  <pic:spPr>
                    <a:xfrm>
                      <a:off x="0" y="0"/>
                      <a:ext cx="4115157" cy="2264861"/>
                    </a:xfrm>
                    <a:prstGeom prst="rect">
                      <a:avLst/>
                    </a:prstGeom>
                  </pic:spPr>
                </pic:pic>
              </a:graphicData>
            </a:graphic>
          </wp:anchor>
        </w:drawing>
      </w:r>
      <w:r w:rsidR="00C35ECD" w:rsidRPr="00E20F99">
        <w:rPr>
          <w:rFonts w:ascii="Times New Roman" w:hAnsi="Times New Roman" w:cs="Times New Roman"/>
          <w:b/>
          <w:sz w:val="28"/>
          <w:lang w:val="en-GB"/>
        </w:rPr>
        <w:t xml:space="preserve">b, </w:t>
      </w:r>
    </w:p>
    <w:p w14:paraId="2F8963BC" w14:textId="70ED11BE" w:rsidR="00C35ECD" w:rsidRPr="00E20F99" w:rsidRDefault="00C35ECD" w:rsidP="00C35ECD">
      <w:pPr>
        <w:rPr>
          <w:rFonts w:ascii="Times New Roman" w:hAnsi="Times New Roman" w:cs="Times New Roman"/>
          <w:sz w:val="28"/>
          <w:lang w:val="en-GB"/>
        </w:rPr>
      </w:pPr>
    </w:p>
    <w:p w14:paraId="29946A46" w14:textId="77777777" w:rsidR="00C35ECD" w:rsidRPr="00E20F99" w:rsidRDefault="00C35ECD" w:rsidP="00C35ECD">
      <w:pPr>
        <w:rPr>
          <w:rFonts w:ascii="Times New Roman" w:hAnsi="Times New Roman" w:cs="Times New Roman"/>
          <w:sz w:val="28"/>
          <w:lang w:val="en-GB"/>
        </w:rPr>
      </w:pPr>
    </w:p>
    <w:p w14:paraId="34EF18A4" w14:textId="76E0A326" w:rsidR="00C35ECD" w:rsidRPr="00E20F99" w:rsidRDefault="00C35ECD" w:rsidP="00C35ECD">
      <w:pPr>
        <w:rPr>
          <w:rFonts w:ascii="Times New Roman" w:hAnsi="Times New Roman" w:cs="Times New Roman"/>
          <w:sz w:val="28"/>
          <w:lang w:val="en-GB"/>
        </w:rPr>
      </w:pPr>
    </w:p>
    <w:p w14:paraId="7E7E37C5" w14:textId="3ADFA7DE" w:rsidR="00C35ECD" w:rsidRPr="00E20F99" w:rsidRDefault="00C35ECD" w:rsidP="00C35ECD">
      <w:pPr>
        <w:rPr>
          <w:rFonts w:ascii="Times New Roman" w:hAnsi="Times New Roman" w:cs="Times New Roman"/>
          <w:sz w:val="28"/>
          <w:lang w:val="en-GB"/>
        </w:rPr>
      </w:pPr>
    </w:p>
    <w:p w14:paraId="507C696B" w14:textId="77777777" w:rsidR="00C35ECD" w:rsidRPr="00E20F99" w:rsidRDefault="00C35ECD" w:rsidP="00C35ECD">
      <w:pPr>
        <w:rPr>
          <w:rFonts w:ascii="Times New Roman" w:hAnsi="Times New Roman" w:cs="Times New Roman"/>
          <w:sz w:val="28"/>
          <w:lang w:val="en-GB"/>
        </w:rPr>
      </w:pPr>
    </w:p>
    <w:p w14:paraId="219934F4" w14:textId="336E7E11" w:rsidR="00C35ECD" w:rsidRPr="00E20F99" w:rsidRDefault="00C35ECD" w:rsidP="00C35ECD">
      <w:pPr>
        <w:rPr>
          <w:rFonts w:ascii="Times New Roman" w:hAnsi="Times New Roman" w:cs="Times New Roman"/>
          <w:sz w:val="28"/>
          <w:lang w:val="en-GB"/>
        </w:rPr>
      </w:pPr>
    </w:p>
    <w:p w14:paraId="179417DB" w14:textId="77777777" w:rsidR="00C35ECD" w:rsidRPr="00E20F99" w:rsidRDefault="00C35ECD" w:rsidP="00C35ECD">
      <w:pPr>
        <w:rPr>
          <w:rFonts w:ascii="Times New Roman" w:hAnsi="Times New Roman" w:cs="Times New Roman"/>
          <w:sz w:val="28"/>
          <w:lang w:val="en-GB"/>
        </w:rPr>
      </w:pPr>
    </w:p>
    <w:p w14:paraId="3C7FB77D" w14:textId="7F175B36" w:rsidR="00C35ECD" w:rsidRPr="00E20F99" w:rsidRDefault="00C35ECD" w:rsidP="00C35ECD">
      <w:pPr>
        <w:rPr>
          <w:rFonts w:ascii="Times New Roman" w:hAnsi="Times New Roman" w:cs="Times New Roman"/>
          <w:sz w:val="28"/>
          <w:lang w:val="en-GB"/>
        </w:rPr>
      </w:pPr>
    </w:p>
    <w:p w14:paraId="75A8401B" w14:textId="77777777" w:rsidR="00C35ECD" w:rsidRPr="00E20F99" w:rsidRDefault="00C35ECD" w:rsidP="00C35ECD">
      <w:pPr>
        <w:rPr>
          <w:rFonts w:ascii="Times New Roman" w:hAnsi="Times New Roman" w:cs="Times New Roman"/>
          <w:sz w:val="28"/>
          <w:lang w:val="en-GB"/>
        </w:rPr>
      </w:pPr>
    </w:p>
    <w:p w14:paraId="4DB79F90" w14:textId="3A993735" w:rsidR="00C35ECD" w:rsidRPr="00E20F99" w:rsidRDefault="00C35ECD" w:rsidP="00C35ECD">
      <w:pPr>
        <w:rPr>
          <w:rFonts w:ascii="Times New Roman" w:hAnsi="Times New Roman" w:cs="Times New Roman"/>
          <w:sz w:val="28"/>
          <w:lang w:val="en-GB"/>
        </w:rPr>
      </w:pPr>
    </w:p>
    <w:p w14:paraId="4860A362" w14:textId="77777777" w:rsidR="00C35ECD" w:rsidRPr="00E20F99" w:rsidRDefault="00C35ECD" w:rsidP="00C35ECD">
      <w:pPr>
        <w:rPr>
          <w:rFonts w:ascii="Times New Roman" w:hAnsi="Times New Roman" w:cs="Times New Roman"/>
          <w:sz w:val="28"/>
          <w:lang w:val="en-GB"/>
        </w:rPr>
      </w:pPr>
    </w:p>
    <w:p w14:paraId="7F01C02F" w14:textId="77777777" w:rsidR="00C35ECD" w:rsidRPr="00E20F99" w:rsidRDefault="00C35ECD" w:rsidP="00C35ECD">
      <w:pPr>
        <w:rPr>
          <w:rFonts w:ascii="Times New Roman" w:hAnsi="Times New Roman" w:cs="Times New Roman"/>
          <w:sz w:val="28"/>
          <w:lang w:val="en-GB"/>
        </w:rPr>
      </w:pPr>
    </w:p>
    <w:p w14:paraId="1BC89688" w14:textId="298CE4FC" w:rsidR="00C35ECD" w:rsidRPr="00E20F99" w:rsidRDefault="00C35ECD" w:rsidP="00C35ECD">
      <w:pPr>
        <w:rPr>
          <w:rFonts w:ascii="Times New Roman" w:hAnsi="Times New Roman" w:cs="Times New Roman"/>
          <w:sz w:val="28"/>
          <w:lang w:val="en-GB"/>
        </w:rPr>
      </w:pPr>
    </w:p>
    <w:p w14:paraId="00CC04BD" w14:textId="010AA896" w:rsidR="00E20C61" w:rsidRPr="00E20F99" w:rsidRDefault="00303380" w:rsidP="002738F9">
      <w:pPr>
        <w:spacing w:line="360" w:lineRule="auto"/>
        <w:jc w:val="both"/>
        <w:rPr>
          <w:rFonts w:ascii="Times New Roman" w:hAnsi="Times New Roman" w:cs="Times New Roman"/>
          <w:b/>
          <w:lang w:val="en-GB"/>
        </w:rPr>
      </w:pPr>
      <w:r w:rsidRPr="00E20F99">
        <w:rPr>
          <w:rFonts w:ascii="Times New Roman" w:hAnsi="Times New Roman" w:cs="Times New Roman"/>
          <w:b/>
          <w:lang w:val="en-GB"/>
        </w:rPr>
        <w:t xml:space="preserve">Supplement Figure </w:t>
      </w:r>
      <w:r w:rsidR="00530A7F">
        <w:rPr>
          <w:rFonts w:ascii="Times New Roman" w:hAnsi="Times New Roman" w:cs="Times New Roman"/>
          <w:b/>
          <w:lang w:val="en-GB"/>
        </w:rPr>
        <w:t>5</w:t>
      </w:r>
      <w:bookmarkStart w:id="0" w:name="_GoBack"/>
      <w:bookmarkEnd w:id="0"/>
      <w:r w:rsidRPr="00E20F99">
        <w:rPr>
          <w:rFonts w:ascii="Times New Roman" w:hAnsi="Times New Roman" w:cs="Times New Roman"/>
          <w:b/>
          <w:lang w:val="en-GB"/>
        </w:rPr>
        <w:t xml:space="preserve">. </w:t>
      </w:r>
      <w:r w:rsidR="00E20C61" w:rsidRPr="00E20F99">
        <w:rPr>
          <w:rFonts w:ascii="Times New Roman" w:hAnsi="Times New Roman" w:cs="Times New Roman"/>
          <w:b/>
          <w:lang w:val="en-GB"/>
        </w:rPr>
        <w:t xml:space="preserve">Macrophages conserve their potential to differentiate along the classical pathway </w:t>
      </w:r>
    </w:p>
    <w:p w14:paraId="17080DE1" w14:textId="3332A498" w:rsidR="00F04524" w:rsidRPr="00E20F99" w:rsidRDefault="00E20C61" w:rsidP="00E20C61">
      <w:pPr>
        <w:spacing w:line="360" w:lineRule="auto"/>
        <w:jc w:val="both"/>
        <w:rPr>
          <w:rFonts w:ascii="Times New Roman" w:hAnsi="Times New Roman" w:cs="Times New Roman"/>
          <w:lang w:val="en-GB"/>
        </w:rPr>
      </w:pPr>
      <w:r w:rsidRPr="00E20F99">
        <w:rPr>
          <w:rFonts w:ascii="Times New Roman" w:hAnsi="Times New Roman" w:cs="Times New Roman"/>
          <w:lang w:val="en-GB"/>
        </w:rPr>
        <w:t xml:space="preserve">Flow cytometry data displays that SZ95 sebocyte supernatant could not relieve the down regulation of the measured markers </w:t>
      </w:r>
      <w:r w:rsidR="004A47B0" w:rsidRPr="00E20F99">
        <w:rPr>
          <w:rFonts w:ascii="Times New Roman" w:hAnsi="Times New Roman" w:cs="Times New Roman"/>
          <w:lang w:val="en-GB"/>
        </w:rPr>
        <w:t xml:space="preserve">due to co-treatment with </w:t>
      </w:r>
      <w:r w:rsidR="00192EB0" w:rsidRPr="00E20F99">
        <w:rPr>
          <w:rFonts w:ascii="Times New Roman" w:hAnsi="Times New Roman" w:cs="Times New Roman"/>
          <w:lang w:val="en-GB"/>
        </w:rPr>
        <w:t>IFN-G</w:t>
      </w:r>
      <w:r w:rsidR="004A47B0" w:rsidRPr="00E20F99" w:rsidDel="00E20C61">
        <w:rPr>
          <w:rFonts w:ascii="Times New Roman" w:hAnsi="Times New Roman" w:cs="Times New Roman"/>
          <w:lang w:val="en-GB"/>
        </w:rPr>
        <w:t xml:space="preserve"> </w:t>
      </w:r>
      <w:r w:rsidR="004A47B0" w:rsidRPr="00E20F99">
        <w:rPr>
          <w:rFonts w:ascii="Times New Roman" w:hAnsi="Times New Roman" w:cs="Times New Roman"/>
          <w:lang w:val="en-GB"/>
        </w:rPr>
        <w:t xml:space="preserve">(red line) </w:t>
      </w:r>
      <w:r w:rsidRPr="00E20F99">
        <w:rPr>
          <w:rFonts w:ascii="Times New Roman" w:hAnsi="Times New Roman" w:cs="Times New Roman"/>
          <w:lang w:val="en-GB"/>
        </w:rPr>
        <w:t>in macrophages</w:t>
      </w:r>
      <w:r w:rsidR="004A47B0" w:rsidRPr="00E20F99">
        <w:rPr>
          <w:rFonts w:ascii="Times New Roman" w:hAnsi="Times New Roman" w:cs="Times New Roman"/>
          <w:lang w:val="en-GB"/>
        </w:rPr>
        <w:t>. One representative experiment of three performed is shown</w:t>
      </w:r>
      <w:r w:rsidRPr="00E20F99">
        <w:rPr>
          <w:rFonts w:ascii="Times New Roman" w:hAnsi="Times New Roman" w:cs="Times New Roman"/>
          <w:lang w:val="en-GB"/>
        </w:rPr>
        <w:t xml:space="preserve"> </w:t>
      </w:r>
      <w:r w:rsidR="00C35ECD" w:rsidRPr="00E20F99">
        <w:rPr>
          <w:rFonts w:ascii="Times New Roman" w:hAnsi="Times New Roman" w:cs="Times New Roman"/>
          <w:lang w:val="en-GB"/>
        </w:rPr>
        <w:t>(a)</w:t>
      </w:r>
      <w:r w:rsidRPr="00E20F99">
        <w:rPr>
          <w:rFonts w:ascii="Times New Roman" w:hAnsi="Times New Roman" w:cs="Times New Roman"/>
          <w:lang w:val="en-GB"/>
        </w:rPr>
        <w:t>.</w:t>
      </w:r>
      <w:r w:rsidR="00C35ECD" w:rsidRPr="00E20F99">
        <w:rPr>
          <w:rFonts w:ascii="Times New Roman" w:hAnsi="Times New Roman" w:cs="Times New Roman"/>
          <w:lang w:val="en-GB"/>
        </w:rPr>
        <w:t xml:space="preserve"> </w:t>
      </w:r>
      <w:r w:rsidRPr="00E20F99">
        <w:rPr>
          <w:rFonts w:ascii="Times New Roman" w:hAnsi="Times New Roman" w:cs="Times New Roman"/>
          <w:lang w:val="en-GB"/>
        </w:rPr>
        <w:t>Thi</w:t>
      </w:r>
      <w:r w:rsidR="00192EB0" w:rsidRPr="00E20F99">
        <w:rPr>
          <w:rFonts w:ascii="Times New Roman" w:hAnsi="Times New Roman" w:cs="Times New Roman"/>
          <w:lang w:val="en-GB"/>
        </w:rPr>
        <w:t>s was further confirmed by TNF-A</w:t>
      </w:r>
      <w:r w:rsidRPr="00E20F99">
        <w:rPr>
          <w:rFonts w:ascii="Times New Roman" w:hAnsi="Times New Roman" w:cs="Times New Roman"/>
          <w:lang w:val="en-GB"/>
        </w:rPr>
        <w:t xml:space="preserve"> </w:t>
      </w:r>
      <w:r w:rsidR="00C35ECD" w:rsidRPr="00E20F99">
        <w:rPr>
          <w:rFonts w:ascii="Times New Roman" w:hAnsi="Times New Roman" w:cs="Times New Roman"/>
          <w:lang w:val="en-GB"/>
        </w:rPr>
        <w:t xml:space="preserve">ELISA </w:t>
      </w:r>
      <w:r w:rsidRPr="00E20F99">
        <w:rPr>
          <w:rFonts w:ascii="Times New Roman" w:hAnsi="Times New Roman" w:cs="Times New Roman"/>
          <w:lang w:val="en-GB"/>
        </w:rPr>
        <w:t>measurements</w:t>
      </w:r>
      <w:r w:rsidR="004A47B0" w:rsidRPr="00E20F99">
        <w:rPr>
          <w:rFonts w:ascii="Times New Roman" w:hAnsi="Times New Roman" w:cs="Times New Roman"/>
          <w:lang w:val="en-GB"/>
        </w:rPr>
        <w:t xml:space="preserve">, where </w:t>
      </w:r>
      <w:r w:rsidR="00630F9A" w:rsidRPr="00E20F99">
        <w:rPr>
          <w:rFonts w:ascii="Times New Roman" w:hAnsi="Times New Roman" w:cs="Times New Roman"/>
          <w:lang w:val="en-GB"/>
        </w:rPr>
        <w:t>monocytes were differentiated in the presence of either</w:t>
      </w:r>
      <w:r w:rsidR="004A47B0" w:rsidRPr="00E20F99">
        <w:rPr>
          <w:rFonts w:ascii="Times New Roman" w:hAnsi="Times New Roman" w:cs="Times New Roman"/>
          <w:lang w:val="en-GB"/>
        </w:rPr>
        <w:t xml:space="preserve"> complete (</w:t>
      </w:r>
      <w:r w:rsidR="00E20F99" w:rsidRPr="00E20F99">
        <w:rPr>
          <w:rFonts w:ascii="Times New Roman" w:hAnsi="Times New Roman" w:cs="Times New Roman"/>
          <w:lang w:val="en-GB"/>
        </w:rPr>
        <w:t>grey</w:t>
      </w:r>
      <w:r w:rsidR="004A47B0" w:rsidRPr="00E20F99">
        <w:rPr>
          <w:rFonts w:ascii="Times New Roman" w:hAnsi="Times New Roman" w:cs="Times New Roman"/>
          <w:lang w:val="en-GB"/>
        </w:rPr>
        <w:t xml:space="preserve"> bar)</w:t>
      </w:r>
      <w:r w:rsidR="00630F9A" w:rsidRPr="00E20F99">
        <w:rPr>
          <w:rFonts w:ascii="Times New Roman" w:hAnsi="Times New Roman" w:cs="Times New Roman"/>
          <w:lang w:val="en-GB"/>
        </w:rPr>
        <w:t xml:space="preserve"> or </w:t>
      </w:r>
      <w:r w:rsidR="004A47B0" w:rsidRPr="00E20F99">
        <w:rPr>
          <w:rFonts w:ascii="Times New Roman" w:hAnsi="Times New Roman" w:cs="Times New Roman"/>
          <w:lang w:val="en-GB"/>
        </w:rPr>
        <w:t xml:space="preserve">lipid depleted (black bar) </w:t>
      </w:r>
      <w:r w:rsidR="002F3731" w:rsidRPr="00E20F99">
        <w:rPr>
          <w:rFonts w:ascii="Times New Roman" w:hAnsi="Times New Roman" w:cs="Times New Roman"/>
          <w:lang w:val="en-GB"/>
        </w:rPr>
        <w:t>SZ95 sebocyte supernatant</w:t>
      </w:r>
      <w:r w:rsidR="0077573F" w:rsidRPr="00E20F99">
        <w:rPr>
          <w:rFonts w:ascii="Times New Roman" w:hAnsi="Times New Roman" w:cs="Times New Roman"/>
          <w:lang w:val="en-GB"/>
        </w:rPr>
        <w:t xml:space="preserve"> administered together with </w:t>
      </w:r>
      <w:r w:rsidR="00192EB0" w:rsidRPr="00E20F99">
        <w:rPr>
          <w:rFonts w:ascii="Times New Roman" w:hAnsi="Times New Roman" w:cs="Times New Roman"/>
          <w:lang w:val="en-GB"/>
        </w:rPr>
        <w:t>IFN-G</w:t>
      </w:r>
      <w:r w:rsidRPr="00E20F99">
        <w:rPr>
          <w:rFonts w:ascii="Times New Roman" w:hAnsi="Times New Roman" w:cs="Times New Roman"/>
          <w:lang w:val="en-GB"/>
        </w:rPr>
        <w:t xml:space="preserve">. Mean ± SD of samples assayed in duplicate is depicted (n=3) </w:t>
      </w:r>
      <w:r w:rsidR="00C35ECD" w:rsidRPr="00E20F99">
        <w:rPr>
          <w:rFonts w:ascii="Times New Roman" w:hAnsi="Times New Roman" w:cs="Times New Roman"/>
          <w:lang w:val="en-GB"/>
        </w:rPr>
        <w:t>(b)</w:t>
      </w:r>
      <w:r w:rsidRPr="00E20F99">
        <w:rPr>
          <w:rFonts w:ascii="Times New Roman" w:hAnsi="Times New Roman" w:cs="Times New Roman"/>
          <w:lang w:val="en-GB"/>
        </w:rPr>
        <w:t>.</w:t>
      </w:r>
      <w:r w:rsidR="00C35ECD" w:rsidRPr="00E20F99">
        <w:rPr>
          <w:rFonts w:ascii="Times New Roman" w:hAnsi="Times New Roman" w:cs="Times New Roman"/>
          <w:lang w:val="en-GB"/>
        </w:rPr>
        <w:t xml:space="preserve"> </w:t>
      </w:r>
    </w:p>
    <w:p w14:paraId="1B03C988" w14:textId="77777777" w:rsidR="00F04524" w:rsidRPr="00E20F99" w:rsidRDefault="00F04524" w:rsidP="00E20C61">
      <w:pPr>
        <w:spacing w:line="360" w:lineRule="auto"/>
        <w:jc w:val="both"/>
        <w:rPr>
          <w:rFonts w:ascii="Times New Roman" w:hAnsi="Times New Roman" w:cs="Times New Roman"/>
          <w:lang w:val="en-GB"/>
        </w:rPr>
      </w:pPr>
    </w:p>
    <w:p w14:paraId="3610A25A" w14:textId="77777777" w:rsidR="004D4D0C" w:rsidRPr="00E20F99" w:rsidRDefault="004D4D0C" w:rsidP="00F04524">
      <w:pPr>
        <w:pStyle w:val="EndNoteBibliography"/>
        <w:rPr>
          <w:rFonts w:ascii="Times New Roman" w:hAnsi="Times New Roman" w:cs="Times New Roman"/>
          <w:lang w:val="en-GB"/>
        </w:rPr>
      </w:pPr>
    </w:p>
    <w:p w14:paraId="37311BC8" w14:textId="5246ACE4" w:rsidR="004D4D0C" w:rsidRPr="00E20F99" w:rsidRDefault="004D4D0C" w:rsidP="002F3731">
      <w:pPr>
        <w:pStyle w:val="EndNoteBibliography"/>
        <w:outlineLvl w:val="0"/>
        <w:rPr>
          <w:rFonts w:ascii="Times New Roman" w:hAnsi="Times New Roman" w:cs="Times New Roman"/>
          <w:b/>
          <w:lang w:val="en-GB"/>
        </w:rPr>
      </w:pPr>
      <w:r w:rsidRPr="00E20F99">
        <w:rPr>
          <w:rFonts w:ascii="Times New Roman" w:hAnsi="Times New Roman" w:cs="Times New Roman"/>
          <w:b/>
          <w:lang w:val="en-GB"/>
        </w:rPr>
        <w:lastRenderedPageBreak/>
        <w:t>References</w:t>
      </w:r>
    </w:p>
    <w:p w14:paraId="72038D43" w14:textId="77777777" w:rsidR="004D4D0C" w:rsidRPr="00E20F99" w:rsidRDefault="004D4D0C" w:rsidP="00F04524">
      <w:pPr>
        <w:pStyle w:val="EndNoteBibliography"/>
        <w:rPr>
          <w:rFonts w:ascii="Times New Roman" w:hAnsi="Times New Roman" w:cs="Times New Roman"/>
          <w:lang w:val="en-GB"/>
        </w:rPr>
      </w:pPr>
    </w:p>
    <w:p w14:paraId="5FD0DE87" w14:textId="77777777" w:rsidR="00F04524" w:rsidRPr="00E20F99" w:rsidRDefault="00F04524" w:rsidP="00F04524">
      <w:pPr>
        <w:pStyle w:val="EndNoteBibliography"/>
        <w:rPr>
          <w:lang w:val="en-GB"/>
        </w:rPr>
      </w:pPr>
      <w:r w:rsidRPr="00E20F99">
        <w:rPr>
          <w:rFonts w:ascii="Times New Roman" w:hAnsi="Times New Roman" w:cs="Times New Roman"/>
          <w:lang w:val="en-GB"/>
        </w:rPr>
        <w:fldChar w:fldCharType="begin"/>
      </w:r>
      <w:r w:rsidRPr="00E20F99">
        <w:rPr>
          <w:rFonts w:ascii="Times New Roman" w:hAnsi="Times New Roman" w:cs="Times New Roman"/>
          <w:lang w:val="en-GB"/>
        </w:rPr>
        <w:instrText xml:space="preserve"> ADDIN EN.REFLIST </w:instrText>
      </w:r>
      <w:r w:rsidRPr="00E20F99">
        <w:rPr>
          <w:rFonts w:ascii="Times New Roman" w:hAnsi="Times New Roman" w:cs="Times New Roman"/>
          <w:lang w:val="en-GB"/>
        </w:rPr>
        <w:fldChar w:fldCharType="separate"/>
      </w:r>
      <w:bookmarkStart w:id="1" w:name="_ENREF_1"/>
      <w:r w:rsidRPr="00E20F99">
        <w:rPr>
          <w:lang w:val="en-GB"/>
        </w:rPr>
        <w:t>1.</w:t>
      </w:r>
      <w:r w:rsidRPr="00E20F99">
        <w:rPr>
          <w:lang w:val="en-GB"/>
        </w:rPr>
        <w:tab/>
        <w:t>Zouboulis C C, Seltmann H, Neitzel H, et al. Establishment and characterization of an immortalized human sebaceous gland cell line (SZ95). J Invest Dermatol 1999: 113: 1011-1020.</w:t>
      </w:r>
      <w:bookmarkEnd w:id="1"/>
    </w:p>
    <w:p w14:paraId="2AF69903" w14:textId="1324BC5D" w:rsidR="005B296D" w:rsidRPr="00E20F99" w:rsidRDefault="00F04524" w:rsidP="00E20C61">
      <w:pPr>
        <w:spacing w:line="360" w:lineRule="auto"/>
        <w:jc w:val="both"/>
        <w:rPr>
          <w:rFonts w:ascii="Times New Roman" w:hAnsi="Times New Roman" w:cs="Times New Roman"/>
          <w:lang w:val="en-GB"/>
        </w:rPr>
      </w:pPr>
      <w:r w:rsidRPr="00E20F99">
        <w:rPr>
          <w:rFonts w:ascii="Times New Roman" w:hAnsi="Times New Roman" w:cs="Times New Roman"/>
          <w:lang w:val="en-GB"/>
        </w:rPr>
        <w:fldChar w:fldCharType="end"/>
      </w:r>
    </w:p>
    <w:sectPr w:rsidR="005B296D" w:rsidRPr="00E20F99" w:rsidSect="00CF5E42">
      <w:footerReference w:type="even" r:id="rId18"/>
      <w:footerReference w:type="default" r:id="rId1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B9DF0B" w14:textId="77777777" w:rsidR="003F1CD8" w:rsidRDefault="003F1CD8">
      <w:r>
        <w:separator/>
      </w:r>
    </w:p>
  </w:endnote>
  <w:endnote w:type="continuationSeparator" w:id="0">
    <w:p w14:paraId="16AD6B20" w14:textId="77777777" w:rsidR="003F1CD8" w:rsidRDefault="003F1C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23AE0" w14:textId="77777777" w:rsidR="000B2D93" w:rsidRDefault="000B2D93" w:rsidP="00CF5E42">
    <w:pPr>
      <w:pStyle w:val="llb"/>
      <w:framePr w:wrap="around" w:vAnchor="text" w:hAnchor="margin" w:xAlign="right" w:y="1"/>
      <w:rPr>
        <w:rStyle w:val="Oldalszm"/>
      </w:rPr>
    </w:pPr>
    <w:r>
      <w:rPr>
        <w:rStyle w:val="Oldalszm"/>
      </w:rPr>
      <w:fldChar w:fldCharType="begin"/>
    </w:r>
    <w:r>
      <w:rPr>
        <w:rStyle w:val="Oldalszm"/>
      </w:rPr>
      <w:instrText xml:space="preserve">PAGE  </w:instrText>
    </w:r>
    <w:r>
      <w:rPr>
        <w:rStyle w:val="Oldalszm"/>
      </w:rPr>
      <w:fldChar w:fldCharType="end"/>
    </w:r>
  </w:p>
  <w:p w14:paraId="4879933E" w14:textId="77777777" w:rsidR="000B2D93" w:rsidRDefault="000B2D93" w:rsidP="00CF5E42">
    <w:pPr>
      <w:pStyle w:val="llb"/>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2F3C9" w14:textId="428A78AC" w:rsidR="000B2D93" w:rsidRDefault="000B2D93" w:rsidP="00CF5E42">
    <w:pPr>
      <w:pStyle w:val="llb"/>
      <w:framePr w:wrap="around" w:vAnchor="text" w:hAnchor="margin" w:xAlign="right" w:y="1"/>
      <w:rPr>
        <w:rStyle w:val="Oldalszm"/>
      </w:rPr>
    </w:pPr>
    <w:r>
      <w:rPr>
        <w:rStyle w:val="Oldalszm"/>
      </w:rPr>
      <w:fldChar w:fldCharType="begin"/>
    </w:r>
    <w:r>
      <w:rPr>
        <w:rStyle w:val="Oldalszm"/>
      </w:rPr>
      <w:instrText xml:space="preserve">PAGE  </w:instrText>
    </w:r>
    <w:r>
      <w:rPr>
        <w:rStyle w:val="Oldalszm"/>
      </w:rPr>
      <w:fldChar w:fldCharType="separate"/>
    </w:r>
    <w:r w:rsidR="00530A7F">
      <w:rPr>
        <w:rStyle w:val="Oldalszm"/>
        <w:noProof/>
      </w:rPr>
      <w:t>14</w:t>
    </w:r>
    <w:r>
      <w:rPr>
        <w:rStyle w:val="Oldalszm"/>
      </w:rPr>
      <w:fldChar w:fldCharType="end"/>
    </w:r>
  </w:p>
  <w:p w14:paraId="2A9F2B2E" w14:textId="77777777" w:rsidR="000B2D93" w:rsidRDefault="000B2D93" w:rsidP="00CF5E42">
    <w:pPr>
      <w:pStyle w:val="llb"/>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4BFA36" w14:textId="77777777" w:rsidR="003F1CD8" w:rsidRDefault="003F1CD8">
      <w:r>
        <w:separator/>
      </w:r>
    </w:p>
  </w:footnote>
  <w:footnote w:type="continuationSeparator" w:id="0">
    <w:p w14:paraId="4B2C007E" w14:textId="77777777" w:rsidR="003F1CD8" w:rsidRDefault="003F1CD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i Dermatol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xsea2t7axesaedppzvv0s0xtftvva5z9xe&quot;&gt;My EndNote Library&lt;record-ids&gt;&lt;item&gt;4&lt;/item&gt;&lt;/record-ids&gt;&lt;/item&gt;&lt;/Libraries&gt;"/>
  </w:docVars>
  <w:rsids>
    <w:rsidRoot w:val="00E941CE"/>
    <w:rsid w:val="00013824"/>
    <w:rsid w:val="00013CC5"/>
    <w:rsid w:val="00025802"/>
    <w:rsid w:val="00033106"/>
    <w:rsid w:val="00062DCD"/>
    <w:rsid w:val="00073F3D"/>
    <w:rsid w:val="00074610"/>
    <w:rsid w:val="0008075D"/>
    <w:rsid w:val="000A2F8C"/>
    <w:rsid w:val="000B2D93"/>
    <w:rsid w:val="000B2F08"/>
    <w:rsid w:val="000B3AE0"/>
    <w:rsid w:val="000C0CC8"/>
    <w:rsid w:val="000D0DFE"/>
    <w:rsid w:val="000D4E42"/>
    <w:rsid w:val="000D74B9"/>
    <w:rsid w:val="000E0D17"/>
    <w:rsid w:val="00103897"/>
    <w:rsid w:val="00113656"/>
    <w:rsid w:val="00115F7D"/>
    <w:rsid w:val="001205A4"/>
    <w:rsid w:val="0012552A"/>
    <w:rsid w:val="001308D7"/>
    <w:rsid w:val="001377A4"/>
    <w:rsid w:val="00144BCE"/>
    <w:rsid w:val="001618F4"/>
    <w:rsid w:val="00177950"/>
    <w:rsid w:val="0018192F"/>
    <w:rsid w:val="00192EB0"/>
    <w:rsid w:val="00197FF1"/>
    <w:rsid w:val="001B3F04"/>
    <w:rsid w:val="001C0DED"/>
    <w:rsid w:val="001C108A"/>
    <w:rsid w:val="001C75F4"/>
    <w:rsid w:val="001D1E86"/>
    <w:rsid w:val="0020074A"/>
    <w:rsid w:val="002035D2"/>
    <w:rsid w:val="00232729"/>
    <w:rsid w:val="0024468A"/>
    <w:rsid w:val="0025370B"/>
    <w:rsid w:val="00256A91"/>
    <w:rsid w:val="002604EE"/>
    <w:rsid w:val="00262187"/>
    <w:rsid w:val="00266880"/>
    <w:rsid w:val="002738F9"/>
    <w:rsid w:val="00282667"/>
    <w:rsid w:val="002902F9"/>
    <w:rsid w:val="002A207A"/>
    <w:rsid w:val="002A36F6"/>
    <w:rsid w:val="002B15B8"/>
    <w:rsid w:val="002B22B2"/>
    <w:rsid w:val="002C5875"/>
    <w:rsid w:val="002D5EDC"/>
    <w:rsid w:val="002F3731"/>
    <w:rsid w:val="002F54AF"/>
    <w:rsid w:val="00303380"/>
    <w:rsid w:val="00317A81"/>
    <w:rsid w:val="0032196C"/>
    <w:rsid w:val="003620EB"/>
    <w:rsid w:val="00384D57"/>
    <w:rsid w:val="003A0671"/>
    <w:rsid w:val="003C11FA"/>
    <w:rsid w:val="003C66F4"/>
    <w:rsid w:val="003C682F"/>
    <w:rsid w:val="003F1CD8"/>
    <w:rsid w:val="00413557"/>
    <w:rsid w:val="00414B5C"/>
    <w:rsid w:val="00417B04"/>
    <w:rsid w:val="00427816"/>
    <w:rsid w:val="0043067A"/>
    <w:rsid w:val="00431B3D"/>
    <w:rsid w:val="00432CA8"/>
    <w:rsid w:val="00443E51"/>
    <w:rsid w:val="004472B7"/>
    <w:rsid w:val="00455A2B"/>
    <w:rsid w:val="0045779A"/>
    <w:rsid w:val="0046192B"/>
    <w:rsid w:val="00465B54"/>
    <w:rsid w:val="00474E87"/>
    <w:rsid w:val="00492E2C"/>
    <w:rsid w:val="004A3C29"/>
    <w:rsid w:val="004A47B0"/>
    <w:rsid w:val="004A660B"/>
    <w:rsid w:val="004B0DC0"/>
    <w:rsid w:val="004C332C"/>
    <w:rsid w:val="004D4D0C"/>
    <w:rsid w:val="004D677E"/>
    <w:rsid w:val="004E1735"/>
    <w:rsid w:val="004F5CEA"/>
    <w:rsid w:val="00516887"/>
    <w:rsid w:val="00523437"/>
    <w:rsid w:val="00530A7F"/>
    <w:rsid w:val="00533DEC"/>
    <w:rsid w:val="00541264"/>
    <w:rsid w:val="00557F7A"/>
    <w:rsid w:val="00563928"/>
    <w:rsid w:val="00583BC8"/>
    <w:rsid w:val="00584DDA"/>
    <w:rsid w:val="005A11C3"/>
    <w:rsid w:val="005B296D"/>
    <w:rsid w:val="005D2AA7"/>
    <w:rsid w:val="005E495F"/>
    <w:rsid w:val="00603A6D"/>
    <w:rsid w:val="006168E5"/>
    <w:rsid w:val="00620286"/>
    <w:rsid w:val="00630A3D"/>
    <w:rsid w:val="00630F9A"/>
    <w:rsid w:val="006320E2"/>
    <w:rsid w:val="00636DE9"/>
    <w:rsid w:val="006440AB"/>
    <w:rsid w:val="00650BAD"/>
    <w:rsid w:val="0067034C"/>
    <w:rsid w:val="00673D20"/>
    <w:rsid w:val="00683835"/>
    <w:rsid w:val="0068738C"/>
    <w:rsid w:val="006A4DA4"/>
    <w:rsid w:val="006B624F"/>
    <w:rsid w:val="006D0DC1"/>
    <w:rsid w:val="006D223F"/>
    <w:rsid w:val="006D75BB"/>
    <w:rsid w:val="006E29CE"/>
    <w:rsid w:val="006E7864"/>
    <w:rsid w:val="00712013"/>
    <w:rsid w:val="00717611"/>
    <w:rsid w:val="00724A74"/>
    <w:rsid w:val="0073445E"/>
    <w:rsid w:val="00736542"/>
    <w:rsid w:val="00747D83"/>
    <w:rsid w:val="00770A9F"/>
    <w:rsid w:val="00771D34"/>
    <w:rsid w:val="0077573F"/>
    <w:rsid w:val="00785E2E"/>
    <w:rsid w:val="007D6EF3"/>
    <w:rsid w:val="007E33BA"/>
    <w:rsid w:val="008113D7"/>
    <w:rsid w:val="008203D5"/>
    <w:rsid w:val="00855393"/>
    <w:rsid w:val="008662C7"/>
    <w:rsid w:val="00880AFC"/>
    <w:rsid w:val="008926D7"/>
    <w:rsid w:val="008A3870"/>
    <w:rsid w:val="008B01AB"/>
    <w:rsid w:val="008B41AE"/>
    <w:rsid w:val="008B66DD"/>
    <w:rsid w:val="008C0EC7"/>
    <w:rsid w:val="008D6801"/>
    <w:rsid w:val="008D720E"/>
    <w:rsid w:val="008E6C4A"/>
    <w:rsid w:val="008F5870"/>
    <w:rsid w:val="0090301B"/>
    <w:rsid w:val="00907FE2"/>
    <w:rsid w:val="00915487"/>
    <w:rsid w:val="009308C1"/>
    <w:rsid w:val="00932339"/>
    <w:rsid w:val="0094001F"/>
    <w:rsid w:val="00942AAF"/>
    <w:rsid w:val="00950583"/>
    <w:rsid w:val="00950732"/>
    <w:rsid w:val="00970C28"/>
    <w:rsid w:val="009822C8"/>
    <w:rsid w:val="00987ED2"/>
    <w:rsid w:val="0099528C"/>
    <w:rsid w:val="009B28E0"/>
    <w:rsid w:val="009E5449"/>
    <w:rsid w:val="009E54D7"/>
    <w:rsid w:val="00A04EC4"/>
    <w:rsid w:val="00A07208"/>
    <w:rsid w:val="00A27240"/>
    <w:rsid w:val="00A40ACC"/>
    <w:rsid w:val="00A41518"/>
    <w:rsid w:val="00A54F3A"/>
    <w:rsid w:val="00A60666"/>
    <w:rsid w:val="00A855E5"/>
    <w:rsid w:val="00AA5BC4"/>
    <w:rsid w:val="00AB3482"/>
    <w:rsid w:val="00AD02B0"/>
    <w:rsid w:val="00AD4DB2"/>
    <w:rsid w:val="00AD5373"/>
    <w:rsid w:val="00AD6D70"/>
    <w:rsid w:val="00AE4890"/>
    <w:rsid w:val="00AF3E22"/>
    <w:rsid w:val="00B008F7"/>
    <w:rsid w:val="00B01F18"/>
    <w:rsid w:val="00B1272C"/>
    <w:rsid w:val="00B63260"/>
    <w:rsid w:val="00B67C17"/>
    <w:rsid w:val="00B71F18"/>
    <w:rsid w:val="00B77B92"/>
    <w:rsid w:val="00B92081"/>
    <w:rsid w:val="00B928DD"/>
    <w:rsid w:val="00B9744D"/>
    <w:rsid w:val="00BB30E4"/>
    <w:rsid w:val="00BC5E55"/>
    <w:rsid w:val="00BC727D"/>
    <w:rsid w:val="00BD10E6"/>
    <w:rsid w:val="00BD6F6A"/>
    <w:rsid w:val="00BF360D"/>
    <w:rsid w:val="00C01B23"/>
    <w:rsid w:val="00C0730B"/>
    <w:rsid w:val="00C07615"/>
    <w:rsid w:val="00C146AB"/>
    <w:rsid w:val="00C22BFF"/>
    <w:rsid w:val="00C35ECD"/>
    <w:rsid w:val="00C373BC"/>
    <w:rsid w:val="00C51DA9"/>
    <w:rsid w:val="00C710E8"/>
    <w:rsid w:val="00C7390D"/>
    <w:rsid w:val="00C8197B"/>
    <w:rsid w:val="00C877B5"/>
    <w:rsid w:val="00C92950"/>
    <w:rsid w:val="00C9309B"/>
    <w:rsid w:val="00CA02DB"/>
    <w:rsid w:val="00CA4DC7"/>
    <w:rsid w:val="00CA7594"/>
    <w:rsid w:val="00CB1704"/>
    <w:rsid w:val="00CB35B6"/>
    <w:rsid w:val="00CC2490"/>
    <w:rsid w:val="00CC48FD"/>
    <w:rsid w:val="00CD6422"/>
    <w:rsid w:val="00CE29EB"/>
    <w:rsid w:val="00CE5969"/>
    <w:rsid w:val="00CF5E42"/>
    <w:rsid w:val="00D05469"/>
    <w:rsid w:val="00D0668A"/>
    <w:rsid w:val="00D21FE5"/>
    <w:rsid w:val="00D26DFD"/>
    <w:rsid w:val="00D323DF"/>
    <w:rsid w:val="00D36C80"/>
    <w:rsid w:val="00D441F0"/>
    <w:rsid w:val="00D453E1"/>
    <w:rsid w:val="00D516EC"/>
    <w:rsid w:val="00D62AB9"/>
    <w:rsid w:val="00D71DFC"/>
    <w:rsid w:val="00D87C7C"/>
    <w:rsid w:val="00DA4A7C"/>
    <w:rsid w:val="00DC32BE"/>
    <w:rsid w:val="00DD4B90"/>
    <w:rsid w:val="00DD535D"/>
    <w:rsid w:val="00DE3E96"/>
    <w:rsid w:val="00E02B11"/>
    <w:rsid w:val="00E10567"/>
    <w:rsid w:val="00E16BAD"/>
    <w:rsid w:val="00E20C61"/>
    <w:rsid w:val="00E20F99"/>
    <w:rsid w:val="00E254A1"/>
    <w:rsid w:val="00E542AB"/>
    <w:rsid w:val="00E574EE"/>
    <w:rsid w:val="00E67470"/>
    <w:rsid w:val="00E91682"/>
    <w:rsid w:val="00E93717"/>
    <w:rsid w:val="00E941CE"/>
    <w:rsid w:val="00E97772"/>
    <w:rsid w:val="00EA3646"/>
    <w:rsid w:val="00EB499A"/>
    <w:rsid w:val="00EC0AAC"/>
    <w:rsid w:val="00F04524"/>
    <w:rsid w:val="00F16C1D"/>
    <w:rsid w:val="00F17290"/>
    <w:rsid w:val="00F34141"/>
    <w:rsid w:val="00F538D5"/>
    <w:rsid w:val="00F81EAD"/>
    <w:rsid w:val="00F94B8F"/>
    <w:rsid w:val="00FA206C"/>
    <w:rsid w:val="00FA7B18"/>
    <w:rsid w:val="00FB2F75"/>
    <w:rsid w:val="00FD3C00"/>
    <w:rsid w:val="00FD79AB"/>
    <w:rsid w:val="00FE2745"/>
    <w:rsid w:val="00FE6452"/>
    <w:rsid w:val="00FF7230"/>
  </w:rsids>
  <m:mathPr>
    <m:mathFont m:val="Cambria Math"/>
    <m:brkBin m:val="before"/>
    <m:brkBinSub m:val="--"/>
    <m:smallFrac m:val="0"/>
    <m:dispDef/>
    <m:lMargin m:val="0"/>
    <m:rMargin m:val="0"/>
    <m:defJc m:val="centerGroup"/>
    <m:wrapIndent m:val="1440"/>
    <m:intLim m:val="subSup"/>
    <m:naryLim m:val="undOvr"/>
  </m:mathPr>
  <w:themeFontLang w:val="hu-H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AC6578"/>
  <w15:docId w15:val="{15E24BE7-BFA8-45EC-8710-64EFC2688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E941CE"/>
    <w:pPr>
      <w:spacing w:after="0" w:line="240" w:lineRule="auto"/>
    </w:pPr>
    <w:rPr>
      <w:rFonts w:eastAsiaTheme="minorEastAsia"/>
      <w:sz w:val="24"/>
      <w:szCs w:val="24"/>
      <w:lang w:val="en-US"/>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lb">
    <w:name w:val="footer"/>
    <w:basedOn w:val="Norml"/>
    <w:link w:val="llbChar"/>
    <w:uiPriority w:val="99"/>
    <w:unhideWhenUsed/>
    <w:rsid w:val="00E941CE"/>
    <w:pPr>
      <w:tabs>
        <w:tab w:val="center" w:pos="4320"/>
        <w:tab w:val="right" w:pos="8640"/>
      </w:tabs>
    </w:pPr>
  </w:style>
  <w:style w:type="character" w:customStyle="1" w:styleId="llbChar">
    <w:name w:val="Élőláb Char"/>
    <w:basedOn w:val="Bekezdsalapbettpusa"/>
    <w:link w:val="llb"/>
    <w:uiPriority w:val="99"/>
    <w:rsid w:val="00E941CE"/>
    <w:rPr>
      <w:rFonts w:eastAsiaTheme="minorEastAsia"/>
      <w:sz w:val="24"/>
      <w:szCs w:val="24"/>
      <w:lang w:val="en-US"/>
    </w:rPr>
  </w:style>
  <w:style w:type="character" w:styleId="Oldalszm">
    <w:name w:val="page number"/>
    <w:basedOn w:val="Bekezdsalapbettpusa"/>
    <w:uiPriority w:val="99"/>
    <w:semiHidden/>
    <w:unhideWhenUsed/>
    <w:rsid w:val="00E941CE"/>
  </w:style>
  <w:style w:type="paragraph" w:styleId="NormlWeb">
    <w:name w:val="Normal (Web)"/>
    <w:basedOn w:val="Norml"/>
    <w:uiPriority w:val="99"/>
    <w:semiHidden/>
    <w:unhideWhenUsed/>
    <w:rsid w:val="00E941CE"/>
    <w:pPr>
      <w:spacing w:before="100" w:beforeAutospacing="1" w:after="100" w:afterAutospacing="1"/>
    </w:pPr>
    <w:rPr>
      <w:rFonts w:ascii="Times New Roman" w:hAnsi="Times New Roman" w:cs="Times New Roman"/>
      <w:lang w:val="hu-HU" w:eastAsia="hu-HU"/>
    </w:rPr>
  </w:style>
  <w:style w:type="paragraph" w:styleId="Buborkszveg">
    <w:name w:val="Balloon Text"/>
    <w:basedOn w:val="Norml"/>
    <w:link w:val="BuborkszvegChar"/>
    <w:uiPriority w:val="99"/>
    <w:semiHidden/>
    <w:unhideWhenUsed/>
    <w:rsid w:val="00432CA8"/>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432CA8"/>
    <w:rPr>
      <w:rFonts w:ascii="Segoe UI" w:eastAsiaTheme="minorEastAsia" w:hAnsi="Segoe UI" w:cs="Segoe UI"/>
      <w:sz w:val="18"/>
      <w:szCs w:val="18"/>
      <w:lang w:val="en-US"/>
    </w:rPr>
  </w:style>
  <w:style w:type="character" w:styleId="Jegyzethivatkozs">
    <w:name w:val="annotation reference"/>
    <w:basedOn w:val="Bekezdsalapbettpusa"/>
    <w:uiPriority w:val="99"/>
    <w:semiHidden/>
    <w:unhideWhenUsed/>
    <w:rsid w:val="00432CA8"/>
    <w:rPr>
      <w:sz w:val="16"/>
      <w:szCs w:val="16"/>
    </w:rPr>
  </w:style>
  <w:style w:type="paragraph" w:styleId="Jegyzetszveg">
    <w:name w:val="annotation text"/>
    <w:basedOn w:val="Norml"/>
    <w:link w:val="JegyzetszvegChar"/>
    <w:uiPriority w:val="99"/>
    <w:semiHidden/>
    <w:unhideWhenUsed/>
    <w:rsid w:val="00432CA8"/>
    <w:rPr>
      <w:sz w:val="20"/>
      <w:szCs w:val="20"/>
    </w:rPr>
  </w:style>
  <w:style w:type="character" w:customStyle="1" w:styleId="JegyzetszvegChar">
    <w:name w:val="Jegyzetszöveg Char"/>
    <w:basedOn w:val="Bekezdsalapbettpusa"/>
    <w:link w:val="Jegyzetszveg"/>
    <w:uiPriority w:val="99"/>
    <w:semiHidden/>
    <w:rsid w:val="00432CA8"/>
    <w:rPr>
      <w:rFonts w:eastAsiaTheme="minorEastAsia"/>
      <w:sz w:val="20"/>
      <w:szCs w:val="20"/>
      <w:lang w:val="en-US"/>
    </w:rPr>
  </w:style>
  <w:style w:type="paragraph" w:styleId="Megjegyzstrgya">
    <w:name w:val="annotation subject"/>
    <w:basedOn w:val="Jegyzetszveg"/>
    <w:next w:val="Jegyzetszveg"/>
    <w:link w:val="MegjegyzstrgyaChar"/>
    <w:uiPriority w:val="99"/>
    <w:semiHidden/>
    <w:unhideWhenUsed/>
    <w:rsid w:val="00432CA8"/>
    <w:rPr>
      <w:b/>
      <w:bCs/>
    </w:rPr>
  </w:style>
  <w:style w:type="character" w:customStyle="1" w:styleId="MegjegyzstrgyaChar">
    <w:name w:val="Megjegyzés tárgya Char"/>
    <w:basedOn w:val="JegyzetszvegChar"/>
    <w:link w:val="Megjegyzstrgya"/>
    <w:uiPriority w:val="99"/>
    <w:semiHidden/>
    <w:rsid w:val="00432CA8"/>
    <w:rPr>
      <w:rFonts w:eastAsiaTheme="minorEastAsia"/>
      <w:b/>
      <w:bCs/>
      <w:sz w:val="20"/>
      <w:szCs w:val="20"/>
      <w:lang w:val="en-US"/>
    </w:rPr>
  </w:style>
  <w:style w:type="table" w:styleId="Rcsostblzat">
    <w:name w:val="Table Grid"/>
    <w:basedOn w:val="Normltblzat"/>
    <w:uiPriority w:val="39"/>
    <w:rsid w:val="00C076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fej">
    <w:name w:val="header"/>
    <w:basedOn w:val="Norml"/>
    <w:link w:val="lfejChar"/>
    <w:uiPriority w:val="99"/>
    <w:unhideWhenUsed/>
    <w:rsid w:val="00F94B8F"/>
    <w:pPr>
      <w:tabs>
        <w:tab w:val="center" w:pos="4536"/>
        <w:tab w:val="right" w:pos="9072"/>
      </w:tabs>
    </w:pPr>
  </w:style>
  <w:style w:type="character" w:customStyle="1" w:styleId="lfejChar">
    <w:name w:val="Élőfej Char"/>
    <w:basedOn w:val="Bekezdsalapbettpusa"/>
    <w:link w:val="lfej"/>
    <w:uiPriority w:val="99"/>
    <w:rsid w:val="00F94B8F"/>
    <w:rPr>
      <w:rFonts w:eastAsiaTheme="minorEastAsia"/>
      <w:sz w:val="24"/>
      <w:szCs w:val="24"/>
      <w:lang w:val="en-US"/>
    </w:rPr>
  </w:style>
  <w:style w:type="paragraph" w:customStyle="1" w:styleId="EndNoteBibliographyTitle">
    <w:name w:val="EndNote Bibliography Title"/>
    <w:basedOn w:val="Norml"/>
    <w:link w:val="EndNoteBibliographyTitleChar"/>
    <w:rsid w:val="00F04524"/>
    <w:pPr>
      <w:jc w:val="center"/>
    </w:pPr>
    <w:rPr>
      <w:rFonts w:ascii="Calibri" w:hAnsi="Calibri"/>
      <w:noProof/>
    </w:rPr>
  </w:style>
  <w:style w:type="character" w:customStyle="1" w:styleId="EndNoteBibliographyTitleChar">
    <w:name w:val="EndNote Bibliography Title Char"/>
    <w:basedOn w:val="Bekezdsalapbettpusa"/>
    <w:link w:val="EndNoteBibliographyTitle"/>
    <w:rsid w:val="00F04524"/>
    <w:rPr>
      <w:rFonts w:ascii="Calibri" w:eastAsiaTheme="minorEastAsia" w:hAnsi="Calibri"/>
      <w:noProof/>
      <w:sz w:val="24"/>
      <w:szCs w:val="24"/>
      <w:lang w:val="en-US"/>
    </w:rPr>
  </w:style>
  <w:style w:type="paragraph" w:customStyle="1" w:styleId="EndNoteBibliography">
    <w:name w:val="EndNote Bibliography"/>
    <w:basedOn w:val="Norml"/>
    <w:link w:val="EndNoteBibliographyChar"/>
    <w:rsid w:val="00F04524"/>
    <w:pPr>
      <w:jc w:val="both"/>
    </w:pPr>
    <w:rPr>
      <w:rFonts w:ascii="Calibri" w:hAnsi="Calibri"/>
      <w:noProof/>
    </w:rPr>
  </w:style>
  <w:style w:type="character" w:customStyle="1" w:styleId="EndNoteBibliographyChar">
    <w:name w:val="EndNote Bibliography Char"/>
    <w:basedOn w:val="Bekezdsalapbettpusa"/>
    <w:link w:val="EndNoteBibliography"/>
    <w:rsid w:val="00F04524"/>
    <w:rPr>
      <w:rFonts w:ascii="Calibri" w:eastAsiaTheme="minorEastAsia" w:hAnsi="Calibri"/>
      <w:noProof/>
      <w:sz w:val="24"/>
      <w:szCs w:val="24"/>
      <w:lang w:val="en-US"/>
    </w:rPr>
  </w:style>
  <w:style w:type="character" w:styleId="Hiperhivatkozs">
    <w:name w:val="Hyperlink"/>
    <w:basedOn w:val="Bekezdsalapbettpusa"/>
    <w:uiPriority w:val="99"/>
    <w:unhideWhenUsed/>
    <w:rsid w:val="00F0452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502988">
      <w:bodyDiv w:val="1"/>
      <w:marLeft w:val="0"/>
      <w:marRight w:val="0"/>
      <w:marTop w:val="0"/>
      <w:marBottom w:val="0"/>
      <w:divBdr>
        <w:top w:val="none" w:sz="0" w:space="0" w:color="auto"/>
        <w:left w:val="none" w:sz="0" w:space="0" w:color="auto"/>
        <w:bottom w:val="none" w:sz="0" w:space="0" w:color="auto"/>
        <w:right w:val="none" w:sz="0" w:space="0" w:color="auto"/>
      </w:divBdr>
    </w:div>
    <w:div w:id="1245921771">
      <w:bodyDiv w:val="1"/>
      <w:marLeft w:val="0"/>
      <w:marRight w:val="0"/>
      <w:marTop w:val="0"/>
      <w:marBottom w:val="0"/>
      <w:divBdr>
        <w:top w:val="none" w:sz="0" w:space="0" w:color="auto"/>
        <w:left w:val="none" w:sz="0" w:space="0" w:color="auto"/>
        <w:bottom w:val="none" w:sz="0" w:space="0" w:color="auto"/>
        <w:right w:val="none" w:sz="0" w:space="0" w:color="auto"/>
      </w:divBdr>
    </w:div>
    <w:div w:id="1464731415">
      <w:bodyDiv w:val="1"/>
      <w:marLeft w:val="0"/>
      <w:marRight w:val="0"/>
      <w:marTop w:val="0"/>
      <w:marBottom w:val="0"/>
      <w:divBdr>
        <w:top w:val="none" w:sz="0" w:space="0" w:color="auto"/>
        <w:left w:val="none" w:sz="0" w:space="0" w:color="auto"/>
        <w:bottom w:val="none" w:sz="0" w:space="0" w:color="auto"/>
        <w:right w:val="none" w:sz="0" w:space="0" w:color="auto"/>
      </w:divBdr>
    </w:div>
    <w:div w:id="1717436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microsoft.com/office/2007/relationships/hdphoto" Target="media/hdphoto1.wdp"/><Relationship Id="rId17" Type="http://schemas.openxmlformats.org/officeDocument/2006/relationships/image" Target="media/image8.png"/><Relationship Id="rId2" Type="http://schemas.openxmlformats.org/officeDocument/2006/relationships/styles" Target="styles.xml"/><Relationship Id="rId16" Type="http://schemas.microsoft.com/office/2007/relationships/hdphoto" Target="media/hdphoto3.wdp"/><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tiff"/><Relationship Id="rId14" Type="http://schemas.microsoft.com/office/2007/relationships/hdphoto" Target="media/hdphoto2.wdp"/></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EBFDC2-7D60-488A-9224-9AFD1C9E6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4</Pages>
  <Words>2071</Words>
  <Characters>14296</Characters>
  <Application>Microsoft Office Word</Application>
  <DocSecurity>0</DocSecurity>
  <Lines>119</Lines>
  <Paragraphs>32</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vászi Marianna</dc:creator>
  <cp:keywords/>
  <dc:description/>
  <cp:lastModifiedBy>User</cp:lastModifiedBy>
  <cp:revision>9</cp:revision>
  <cp:lastPrinted>2017-05-25T08:25:00Z</cp:lastPrinted>
  <dcterms:created xsi:type="dcterms:W3CDTF">2017-05-25T11:11:00Z</dcterms:created>
  <dcterms:modified xsi:type="dcterms:W3CDTF">2017-06-06T09:21:00Z</dcterms:modified>
</cp:coreProperties>
</file>